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D56B7">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62332D">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62332D">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62332D">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62332D">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62332D">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62332D">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62332D">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62332D">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62332D">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62332D">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62332D">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62332D">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62332D">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62332D">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62332D">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62332D">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62332D">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62332D">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62332D">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C3045B">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C3045B">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C3045B">
      <w:pPr>
        <w:spacing w:before="120" w:after="120"/>
      </w:pPr>
    </w:p>
    <w:p w14:paraId="29C79760" w14:textId="09AA4778" w:rsidR="000910CE" w:rsidRPr="004672AB" w:rsidRDefault="00FC0075"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FE1D94">
        <w:rPr>
          <w:rFonts w:ascii="Times New Roman" w:hAnsi="Times New Roman" w:cs="Times New Roman"/>
          <w:sz w:val="24"/>
          <w:szCs w:val="24"/>
        </w:rPr>
        <w:t xml:space="preserve"> </w:t>
      </w:r>
      <w:r w:rsidR="00FE1D94">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00FE1D94">
        <w:rPr>
          <w:rFonts w:ascii="Times New Roman" w:hAnsi="Times New Roman" w:cs="Times New Roman"/>
          <w:sz w:val="24"/>
          <w:szCs w:val="24"/>
        </w:rPr>
        <w:fldChar w:fldCharType="separate"/>
      </w:r>
      <w:r w:rsidR="00FE1D94" w:rsidRPr="00FE1D94">
        <w:rPr>
          <w:rFonts w:ascii="Times New Roman" w:hAnsi="Times New Roman" w:cs="Times New Roman"/>
          <w:noProof/>
          <w:sz w:val="24"/>
          <w:szCs w:val="24"/>
        </w:rPr>
        <w:t>(CBSL, 2017)</w:t>
      </w:r>
      <w:r w:rsidR="00FE1D94">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w:t>
      </w:r>
      <w:proofErr w:type="spellStart"/>
      <w:r w:rsidR="00636832" w:rsidRPr="004672AB">
        <w:rPr>
          <w:rFonts w:ascii="Times New Roman" w:hAnsi="Times New Roman" w:cs="Times New Roman"/>
          <w:sz w:val="24"/>
          <w:szCs w:val="24"/>
        </w:rPr>
        <w:t>Maha</w:t>
      </w:r>
      <w:proofErr w:type="spellEnd"/>
      <w:r w:rsidR="00636832" w:rsidRPr="004672AB">
        <w:rPr>
          <w:rFonts w:ascii="Times New Roman" w:hAnsi="Times New Roman" w:cs="Times New Roman"/>
          <w:sz w:val="24"/>
          <w:szCs w:val="24"/>
        </w:rPr>
        <w:t xml:space="preserve"> and 3092 in </w:t>
      </w:r>
      <w:proofErr w:type="spellStart"/>
      <w:r w:rsidR="00636832" w:rsidRPr="004672AB">
        <w:rPr>
          <w:rFonts w:ascii="Times New Roman" w:hAnsi="Times New Roman" w:cs="Times New Roman"/>
          <w:sz w:val="24"/>
          <w:szCs w:val="24"/>
        </w:rPr>
        <w:t>Yala</w:t>
      </w:r>
      <w:proofErr w:type="spellEnd"/>
      <w:r w:rsidR="00636832" w:rsidRPr="004672AB">
        <w:rPr>
          <w:rFonts w:ascii="Times New Roman" w:hAnsi="Times New Roman" w:cs="Times New Roman"/>
          <w:sz w:val="24"/>
          <w:szCs w:val="24"/>
        </w:rPr>
        <w:t xml:space="preserve">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FE1D94">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FE1D94" w:rsidRPr="00FE1D94">
        <w:rPr>
          <w:rFonts w:ascii="Times New Roman" w:hAnsi="Times New Roman" w:cs="Times New Roman"/>
          <w:noProof/>
          <w:color w:val="000000" w:themeColor="text1"/>
          <w:sz w:val="24"/>
          <w:szCs w:val="24"/>
        </w:rPr>
        <w:t>(Sri Lanka World Bank Group,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C3045B">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 xml:space="preserve">as </w:t>
      </w:r>
      <w:proofErr w:type="spellStart"/>
      <w:r w:rsidR="000C6829" w:rsidRPr="004672AB">
        <w:rPr>
          <w:rFonts w:ascii="Times New Roman" w:hAnsi="Times New Roman" w:cs="Times New Roman"/>
          <w:sz w:val="24"/>
          <w:szCs w:val="24"/>
        </w:rPr>
        <w:t>Maha</w:t>
      </w:r>
      <w:proofErr w:type="spellEnd"/>
      <w:r w:rsidR="000C6829" w:rsidRPr="004672AB">
        <w:rPr>
          <w:rFonts w:ascii="Times New Roman" w:hAnsi="Times New Roman" w:cs="Times New Roman"/>
          <w:sz w:val="24"/>
          <w:szCs w:val="24"/>
        </w:rPr>
        <w:t xml:space="preserve"> and </w:t>
      </w:r>
      <w:proofErr w:type="spellStart"/>
      <w:r w:rsidR="000C6829" w:rsidRPr="004672AB">
        <w:rPr>
          <w:rFonts w:ascii="Times New Roman" w:hAnsi="Times New Roman" w:cs="Times New Roman"/>
          <w:sz w:val="24"/>
          <w:szCs w:val="24"/>
        </w:rPr>
        <w:t>Yala</w:t>
      </w:r>
      <w:proofErr w:type="spellEnd"/>
      <w:r w:rsidR="000C6829" w:rsidRPr="004672AB">
        <w:rPr>
          <w:rFonts w:ascii="Times New Roman" w:hAnsi="Times New Roman" w:cs="Times New Roman"/>
          <w:sz w:val="24"/>
          <w:szCs w:val="24"/>
        </w:rPr>
        <w:t xml:space="preserve">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C3045B">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w:t>
      </w:r>
      <w:proofErr w:type="spellStart"/>
      <w:r w:rsidR="00FA42FA">
        <w:rPr>
          <w:rFonts w:ascii="Times New Roman" w:hAnsi="Times New Roman" w:cs="Times New Roman"/>
          <w:sz w:val="24"/>
          <w:szCs w:val="24"/>
        </w:rPr>
        <w:t>labour</w:t>
      </w:r>
      <w:proofErr w:type="spellEnd"/>
      <w:r w:rsidR="00FA42FA">
        <w:rPr>
          <w:rFonts w:ascii="Times New Roman" w:hAnsi="Times New Roman" w:cs="Times New Roman"/>
          <w:sz w:val="24"/>
          <w:szCs w:val="24"/>
        </w:rPr>
        <w:t xml:space="preserve">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proofErr w:type="spellStart"/>
      <w:r w:rsidR="00675DDC">
        <w:rPr>
          <w:rFonts w:ascii="Times New Roman" w:hAnsi="Times New Roman" w:cs="Times New Roman"/>
          <w:sz w:val="24"/>
          <w:szCs w:val="24"/>
        </w:rPr>
        <w:t>labour</w:t>
      </w:r>
      <w:proofErr w:type="spellEnd"/>
      <w:r w:rsidR="00675DDC">
        <w:rPr>
          <w:rFonts w:ascii="Times New Roman" w:hAnsi="Times New Roman" w:cs="Times New Roman"/>
          <w:sz w:val="24"/>
          <w:szCs w:val="24"/>
        </w:rPr>
        <w:t xml:space="preserve">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w:t>
      </w:r>
      <w:proofErr w:type="spellStart"/>
      <w:r w:rsidR="008B341D">
        <w:rPr>
          <w:rFonts w:ascii="Times New Roman" w:hAnsi="Times New Roman" w:cs="Times New Roman"/>
          <w:sz w:val="24"/>
          <w:szCs w:val="24"/>
        </w:rPr>
        <w:t>labour</w:t>
      </w:r>
      <w:proofErr w:type="spellEnd"/>
      <w:r w:rsidR="008B341D">
        <w:rPr>
          <w:rFonts w:ascii="Times New Roman" w:hAnsi="Times New Roman" w:cs="Times New Roman"/>
          <w:sz w:val="24"/>
          <w:szCs w:val="24"/>
        </w:rPr>
        <w:t xml:space="preserve">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79465E35" w:rsidR="00F352CB" w:rsidRDefault="00361FB7" w:rsidP="00C3045B">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 xml:space="preserve">Although the Ministry of Agriculture and the Department of Agriculture implemented </w:t>
      </w:r>
      <w:proofErr w:type="spellStart"/>
      <w:r>
        <w:rPr>
          <w:rFonts w:ascii="Times New Roman" w:hAnsi="Times New Roman" w:cs="Times New Roman"/>
          <w:sz w:val="24"/>
          <w:szCs w:val="24"/>
        </w:rPr>
        <w:t>programmes</w:t>
      </w:r>
      <w:proofErr w:type="spellEnd"/>
      <w:r>
        <w:rPr>
          <w:rFonts w:ascii="Times New Roman" w:hAnsi="Times New Roman" w:cs="Times New Roman"/>
          <w:sz w:val="24"/>
          <w:szCs w:val="24"/>
        </w:rPr>
        <w:t xml:space="preserve">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657DFA">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5A5F63" w:rsidRPr="005A5F63">
        <w:rPr>
          <w:rFonts w:ascii="Times New Roman" w:eastAsia="Times New Roman" w:hAnsi="Times New Roman" w:cs="Times New Roman"/>
          <w:noProof/>
          <w:sz w:val="24"/>
          <w:szCs w:val="24"/>
        </w:rPr>
        <w:t>(Alizadeh et al., 2011; Columbia and Division, 2013;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3B6A9CCE" w14:textId="23EA0971" w:rsidR="006B31CE" w:rsidRPr="002C40D6" w:rsidRDefault="00953022"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 xml:space="preserve">Following proper nursery management practices is very important factor which </w:t>
      </w:r>
      <w:proofErr w:type="spellStart"/>
      <w:r w:rsidRPr="00953022">
        <w:rPr>
          <w:rFonts w:ascii="Times New Roman" w:hAnsi="Times New Roman" w:cs="Times New Roman"/>
          <w:color w:val="000000" w:themeColor="text1"/>
          <w:sz w:val="24"/>
          <w:szCs w:val="24"/>
        </w:rPr>
        <w:t>affect</w:t>
      </w:r>
      <w:r>
        <w:rPr>
          <w:rFonts w:ascii="Times New Roman" w:hAnsi="Times New Roman" w:cs="Times New Roman"/>
          <w:color w:val="000000" w:themeColor="text1"/>
          <w:sz w:val="24"/>
          <w:szCs w:val="24"/>
        </w:rPr>
        <w:t>s</w:t>
      </w:r>
      <w:proofErr w:type="spellEnd"/>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 xml:space="preserve">Studies on the optimum seed rate for the nursery trays of </w:t>
      </w:r>
      <w:proofErr w:type="spellStart"/>
      <w:r w:rsidR="006B31CE">
        <w:rPr>
          <w:rFonts w:ascii="Times New Roman" w:hAnsi="Times New Roman" w:cs="Times New Roman"/>
          <w:sz w:val="24"/>
          <w:szCs w:val="24"/>
        </w:rPr>
        <w:t>Mechanicaly</w:t>
      </w:r>
      <w:proofErr w:type="spellEnd"/>
      <w:r w:rsidR="006B31CE">
        <w:rPr>
          <w:rFonts w:ascii="Times New Roman" w:hAnsi="Times New Roman" w:cs="Times New Roman"/>
          <w:sz w:val="24"/>
          <w:szCs w:val="24"/>
        </w:rPr>
        <w:t xml:space="preserve">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 xml:space="preserve">with parachute method of </w:t>
      </w:r>
      <w:r w:rsidR="00FE1D94">
        <w:rPr>
          <w:rFonts w:ascii="Times New Roman" w:hAnsi="Times New Roman" w:cs="Times New Roman"/>
          <w:sz w:val="24"/>
          <w:szCs w:val="24"/>
        </w:rPr>
        <w:t>transplanting.</w:t>
      </w:r>
    </w:p>
    <w:p w14:paraId="71B00741" w14:textId="17BDACFF" w:rsidR="006B31CE" w:rsidRPr="003A2064" w:rsidRDefault="008A3AD8" w:rsidP="00C3045B">
      <w:pPr>
        <w:pStyle w:val="Heading2"/>
        <w:spacing w:before="120" w:after="120"/>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C3045B">
      <w:pPr>
        <w:autoSpaceDE w:val="0"/>
        <w:autoSpaceDN w:val="0"/>
        <w:adjustRightInd w:val="0"/>
        <w:spacing w:before="120" w:after="120" w:line="360" w:lineRule="auto"/>
        <w:rPr>
          <w:rFonts w:ascii="Times New Roman" w:hAnsi="Times New Roman" w:cs="Times New Roman"/>
          <w:sz w:val="36"/>
          <w:szCs w:val="36"/>
        </w:rPr>
      </w:pPr>
    </w:p>
    <w:p w14:paraId="0E95E5D4" w14:textId="1BBB652E" w:rsidR="00FD3E6F" w:rsidRPr="00141C6F" w:rsidRDefault="008A3AD8" w:rsidP="00C3045B">
      <w:pPr>
        <w:pStyle w:val="Heading3"/>
        <w:spacing w:before="120" w:after="120"/>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p>
    <w:p w14:paraId="03066D84" w14:textId="4F73777A" w:rsidR="006B31CE" w:rsidRPr="00141C6F" w:rsidRDefault="008A3AD8" w:rsidP="00C3045B">
      <w:pPr>
        <w:pStyle w:val="Heading3"/>
        <w:spacing w:before="120" w:after="120"/>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53A1278" w14:textId="7F55B7BC" w:rsidR="006B31CE" w:rsidRDefault="00685E2F" w:rsidP="00C3045B">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72CA55BB" w14:textId="0C53C85B" w:rsidR="00E80AAE" w:rsidRPr="00EA3D86" w:rsidRDefault="00E80AAE" w:rsidP="00C3045B">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267A3378" w14:textId="4EE29EA3" w:rsidR="003A2064" w:rsidRPr="003A2064" w:rsidRDefault="003A2064" w:rsidP="00C3045B">
      <w:pPr>
        <w:pStyle w:val="Heading1"/>
        <w:spacing w:before="120" w:after="120"/>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36148C59" w:rsidR="00BD31C2" w:rsidRDefault="0003751F" w:rsidP="00C3045B">
      <w:pPr>
        <w:pStyle w:val="Heading1"/>
        <w:spacing w:before="120" w:after="120"/>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4D58F817" w14:textId="77777777" w:rsidR="003F3EA9" w:rsidRPr="003F3EA9" w:rsidRDefault="003F3EA9" w:rsidP="00C3045B">
      <w:pPr>
        <w:spacing w:before="120" w:after="120"/>
      </w:pPr>
    </w:p>
    <w:p w14:paraId="462D6298" w14:textId="77777777" w:rsidR="003F3EA9" w:rsidRDefault="003F3EA9" w:rsidP="00C3045B">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562C3AE8" w14:textId="77777777" w:rsidR="003F3EA9"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season and 249,000 hectares in </w:t>
      </w:r>
      <w:proofErr w:type="spellStart"/>
      <w:r>
        <w:rPr>
          <w:rFonts w:ascii="Times New Roman" w:hAnsi="Times New Roman" w:cs="Times New Roman"/>
          <w:sz w:val="24"/>
          <w:szCs w:val="24"/>
        </w:rPr>
        <w:t>Yala</w:t>
      </w:r>
      <w:proofErr w:type="spellEnd"/>
      <w:r>
        <w:rPr>
          <w:rFonts w:ascii="Times New Roman" w:hAnsi="Times New Roman" w:cs="Times New Roman"/>
          <w:sz w:val="24"/>
          <w:szCs w:val="24"/>
        </w:rPr>
        <w:t xml:space="preserve">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79DCC060" w14:textId="77777777" w:rsidR="003F3EA9" w:rsidRDefault="003F3EA9" w:rsidP="00C3045B">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24CD2ADF" w14:textId="03943341" w:rsidR="003F3EA9" w:rsidRPr="007F28F4" w:rsidRDefault="003F3EA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sidR="00FE1D94">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6DF27A8F" w14:textId="77777777" w:rsidR="003F3EA9" w:rsidRDefault="003F3EA9" w:rsidP="00C3045B">
      <w:pPr>
        <w:spacing w:before="120" w:after="120"/>
        <w:rPr>
          <w:rFonts w:ascii="Times New Roman" w:hAnsi="Times New Roman" w:cs="Times New Roman"/>
          <w:b/>
          <w:sz w:val="24"/>
          <w:szCs w:val="24"/>
        </w:rPr>
      </w:pPr>
    </w:p>
    <w:p w14:paraId="477B2E56" w14:textId="77777777" w:rsidR="008E4CAB" w:rsidRPr="00464580" w:rsidRDefault="008E4CAB" w:rsidP="008E4CAB">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5BAD6332" w14:textId="77777777" w:rsidR="008E4CAB" w:rsidRDefault="008E4CAB" w:rsidP="008E4CAB">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C359B8" w14:textId="72293F79"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1766BB">
        <w:rPr>
          <w:rFonts w:ascii="Times New Roman" w:hAnsi="Times New Roman" w:cs="Times New Roman"/>
          <w:sz w:val="24"/>
          <w:szCs w:val="24"/>
        </w:rPr>
        <w:t>output</w:t>
      </w:r>
      <w:r>
        <w:rPr>
          <w:rFonts w:ascii="Times New Roman" w:hAnsi="Times New Roman" w:cs="Times New Roman"/>
          <w:sz w:val="24"/>
          <w:szCs w:val="24"/>
        </w:rPr>
        <w:t xml:space="preserve">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w:t>
      </w:r>
      <w:r w:rsidR="001766BB">
        <w:rPr>
          <w:rFonts w:ascii="Times New Roman" w:hAnsi="Times New Roman" w:cs="Times New Roman"/>
          <w:sz w:val="24"/>
          <w:szCs w:val="24"/>
        </w:rPr>
        <w:t>self-sufficiency</w:t>
      </w:r>
      <w:r>
        <w:rPr>
          <w:rFonts w:ascii="Times New Roman" w:hAnsi="Times New Roman" w:cs="Times New Roman"/>
          <w:sz w:val="24"/>
          <w:szCs w:val="24"/>
        </w:rPr>
        <w:t xml:space="preserve">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255B88A"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D957806"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2A2A5B9E"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6098348" w14:textId="77777777" w:rsidR="008E4CAB"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5FE348E" w14:textId="2C567C01" w:rsidR="008E4CAB" w:rsidRPr="002D62B3" w:rsidRDefault="008E4CAB" w:rsidP="008E4CA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w:t>
      </w:r>
      <w:r w:rsidR="001766BB">
        <w:rPr>
          <w:rFonts w:ascii="Times New Roman" w:hAnsi="Times New Roman" w:cs="Times New Roman"/>
          <w:sz w:val="24"/>
          <w:szCs w:val="24"/>
        </w:rPr>
        <w:t>reduce</w:t>
      </w:r>
      <w:r>
        <w:rPr>
          <w:rFonts w:ascii="Times New Roman" w:hAnsi="Times New Roman" w:cs="Times New Roman"/>
          <w:sz w:val="24"/>
          <w:szCs w:val="24"/>
        </w:rPr>
        <w:t xml:space="preserv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sidR="003E5F89">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2432E56F" w14:textId="77777777" w:rsidR="008E4CAB" w:rsidRDefault="008E4CAB" w:rsidP="008E4CAB">
      <w:pPr>
        <w:spacing w:line="360" w:lineRule="auto"/>
        <w:rPr>
          <w:rFonts w:ascii="Times New Roman" w:hAnsi="Times New Roman" w:cs="Times New Roman"/>
          <w:b/>
          <w:sz w:val="24"/>
          <w:szCs w:val="24"/>
        </w:rPr>
      </w:pPr>
    </w:p>
    <w:p w14:paraId="232D4770" w14:textId="77777777" w:rsidR="003A2064" w:rsidRPr="003A2064" w:rsidRDefault="003A2064" w:rsidP="00C3045B">
      <w:pPr>
        <w:spacing w:before="120" w:after="120"/>
      </w:pPr>
    </w:p>
    <w:p w14:paraId="12EDAB45" w14:textId="77777777" w:rsidR="00220439" w:rsidRPr="000C45A5" w:rsidRDefault="00220439" w:rsidP="00C3045B">
      <w:pPr>
        <w:pStyle w:val="Heading2"/>
        <w:spacing w:before="120" w:after="120"/>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2D02C64" w14:textId="77777777" w:rsidR="00220439" w:rsidRDefault="00220439" w:rsidP="00C3045B">
      <w:pPr>
        <w:spacing w:before="120" w:after="120"/>
      </w:pPr>
    </w:p>
    <w:p w14:paraId="4743C641" w14:textId="70EA57E1" w:rsidR="00220439" w:rsidRDefault="00220439" w:rsidP="00C3045B">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0E1981DC"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03978B06" w14:textId="7777777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67BD1E33" w14:textId="613C0B17"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sidR="00376A1A">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0026135F"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r w:rsidR="003E5F89">
        <w:rPr>
          <w:rFonts w:ascii="Times New Roman" w:hAnsi="Times New Roman" w:cs="Times New Roman"/>
          <w:color w:val="000000" w:themeColor="text1"/>
          <w:sz w:val="24"/>
          <w:szCs w:val="24"/>
        </w:rPr>
        <w:t xml:space="preserve">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003E5F89">
        <w:rPr>
          <w:rFonts w:ascii="Times New Roman" w:hAnsi="Times New Roman" w:cs="Times New Roman"/>
          <w:color w:val="000000" w:themeColor="text1"/>
          <w:sz w:val="24"/>
          <w:szCs w:val="24"/>
        </w:rPr>
        <w:fldChar w:fldCharType="begin" w:fldLock="1"/>
      </w:r>
      <w:r w:rsidR="0026135F">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003E5F89">
        <w:rPr>
          <w:rFonts w:ascii="Times New Roman" w:hAnsi="Times New Roman" w:cs="Times New Roman"/>
          <w:color w:val="000000" w:themeColor="text1"/>
          <w:sz w:val="24"/>
          <w:szCs w:val="24"/>
        </w:rPr>
        <w:fldChar w:fldCharType="separate"/>
      </w:r>
      <w:r w:rsidR="003E5F89" w:rsidRPr="003E5F89">
        <w:rPr>
          <w:rFonts w:ascii="Times New Roman" w:hAnsi="Times New Roman" w:cs="Times New Roman"/>
          <w:noProof/>
          <w:color w:val="000000" w:themeColor="text1"/>
          <w:sz w:val="24"/>
          <w:szCs w:val="24"/>
        </w:rPr>
        <w:t>(Sangeetha and Baskar, 2015)</w:t>
      </w:r>
      <w:r w:rsidR="003E5F89">
        <w:rPr>
          <w:rFonts w:ascii="Times New Roman" w:hAnsi="Times New Roman" w:cs="Times New Roman"/>
          <w:color w:val="000000" w:themeColor="text1"/>
          <w:sz w:val="24"/>
          <w:szCs w:val="24"/>
        </w:rPr>
        <w:fldChar w:fldCharType="end"/>
      </w:r>
      <w:r w:rsidR="003E5F89">
        <w:rPr>
          <w:rFonts w:ascii="Times New Roman" w:hAnsi="Times New Roman" w:cs="Times New Roman"/>
          <w:color w:val="000000" w:themeColor="text1"/>
          <w:sz w:val="24"/>
          <w:szCs w:val="24"/>
        </w:rPr>
        <w:t>.</w:t>
      </w:r>
    </w:p>
    <w:p w14:paraId="5D3C6D22" w14:textId="5869FF3C" w:rsidR="00220439" w:rsidRDefault="0022043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w:t>
      </w:r>
      <w:r w:rsidR="003E5F89">
        <w:rPr>
          <w:rFonts w:ascii="Times New Roman" w:hAnsi="Times New Roman" w:cs="Times New Roman"/>
          <w:color w:val="000000" w:themeColor="text1"/>
          <w:sz w:val="24"/>
          <w:szCs w:val="24"/>
        </w:rPr>
        <w:t>from</w:t>
      </w:r>
      <w:r>
        <w:rPr>
          <w:rFonts w:ascii="Times New Roman" w:hAnsi="Times New Roman" w:cs="Times New Roman"/>
          <w:color w:val="000000" w:themeColor="text1"/>
          <w:sz w:val="24"/>
          <w:szCs w:val="24"/>
        </w:rPr>
        <w:t xml:space="preserve">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75717636" w14:textId="185F72F4" w:rsidR="003E5F89" w:rsidRDefault="003E5F89" w:rsidP="00C3045B">
      <w:pPr>
        <w:autoSpaceDE w:val="0"/>
        <w:autoSpaceDN w:val="0"/>
        <w:adjustRightInd w:val="0"/>
        <w:spacing w:before="120" w:after="120" w:line="360" w:lineRule="auto"/>
        <w:rPr>
          <w:rFonts w:ascii="Times New Roman" w:hAnsi="Times New Roman" w:cs="Times New Roman"/>
          <w:color w:val="000000" w:themeColor="text1"/>
          <w:sz w:val="24"/>
          <w:szCs w:val="24"/>
        </w:rPr>
      </w:pPr>
    </w:p>
    <w:p w14:paraId="3EA925E3" w14:textId="661FB2AC" w:rsidR="00220439" w:rsidRDefault="00220439" w:rsidP="00C3045B">
      <w:pPr>
        <w:spacing w:before="120" w:after="120"/>
      </w:pPr>
    </w:p>
    <w:p w14:paraId="691664D9" w14:textId="1B27B60C" w:rsidR="008D56B7" w:rsidRDefault="008D56B7" w:rsidP="00C3045B">
      <w:pPr>
        <w:spacing w:before="120" w:after="120"/>
      </w:pPr>
    </w:p>
    <w:p w14:paraId="5D7F9C56" w14:textId="3A663CBA" w:rsidR="008D56B7" w:rsidRDefault="008D56B7" w:rsidP="00C3045B">
      <w:pPr>
        <w:spacing w:before="120" w:after="120"/>
      </w:pPr>
    </w:p>
    <w:p w14:paraId="7F347106" w14:textId="77777777" w:rsidR="008D56B7" w:rsidRPr="00EB1651" w:rsidRDefault="008D56B7" w:rsidP="00C3045B">
      <w:pPr>
        <w:spacing w:before="120" w:after="120"/>
      </w:pPr>
    </w:p>
    <w:p w14:paraId="7A1F494E" w14:textId="77777777" w:rsidR="00220439" w:rsidRDefault="00220439" w:rsidP="00C3045B">
      <w:pPr>
        <w:pStyle w:val="Heading2"/>
        <w:spacing w:before="120" w:after="120"/>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lastRenderedPageBreak/>
        <w:t>2.5 Transplanting of Ric</w:t>
      </w:r>
      <w:bookmarkEnd w:id="8"/>
      <w:r>
        <w:rPr>
          <w:rFonts w:ascii="Times New Roman" w:hAnsi="Times New Roman" w:cs="Times New Roman"/>
          <w:b/>
          <w:color w:val="auto"/>
          <w:sz w:val="40"/>
          <w:szCs w:val="40"/>
        </w:rPr>
        <w:t>e</w:t>
      </w:r>
    </w:p>
    <w:p w14:paraId="1D4C3F5B" w14:textId="77777777" w:rsidR="00220439" w:rsidRDefault="00220439" w:rsidP="00C3045B">
      <w:pPr>
        <w:spacing w:before="120" w:after="120"/>
      </w:pPr>
    </w:p>
    <w:p w14:paraId="11275004" w14:textId="2F7572F7" w:rsidR="00220439" w:rsidRDefault="00220439" w:rsidP="00C3045B">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2C3567A5"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7D5F5A4" w14:textId="29CE557A"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w:t>
      </w:r>
      <w:proofErr w:type="gramStart"/>
      <w:r w:rsidR="001766BB">
        <w:rPr>
          <w:rFonts w:ascii="Times New Roman" w:hAnsi="Times New Roman" w:cs="Times New Roman"/>
          <w:sz w:val="24"/>
          <w:szCs w:val="24"/>
        </w:rPr>
        <w:t>spikelet</w:t>
      </w:r>
      <w:proofErr w:type="gramEnd"/>
      <w:r>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63D601C" w14:textId="77777777"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8E13CC5" w14:textId="272A77D6" w:rsidR="00220439" w:rsidRDefault="00220439"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441D11" w14:textId="0E43F2CD" w:rsidR="008D56B7" w:rsidRDefault="008D56B7" w:rsidP="00C3045B">
      <w:pPr>
        <w:spacing w:before="120" w:after="120" w:line="360" w:lineRule="auto"/>
        <w:rPr>
          <w:rFonts w:ascii="Times New Roman" w:hAnsi="Times New Roman" w:cs="Times New Roman"/>
          <w:sz w:val="24"/>
          <w:szCs w:val="24"/>
        </w:rPr>
      </w:pPr>
    </w:p>
    <w:p w14:paraId="54D3D45B" w14:textId="77777777" w:rsidR="003A0AE0" w:rsidRPr="000C45A5" w:rsidRDefault="003A0AE0" w:rsidP="003A0AE0">
      <w:pPr>
        <w:pStyle w:val="Heading3"/>
        <w:spacing w:line="360" w:lineRule="auto"/>
        <w:rPr>
          <w:rFonts w:ascii="Times New Roman" w:hAnsi="Times New Roman" w:cs="Times New Roman"/>
          <w:b/>
          <w:color w:val="auto"/>
          <w:sz w:val="40"/>
          <w:szCs w:val="40"/>
        </w:rPr>
      </w:pPr>
      <w:r w:rsidRPr="000C45A5">
        <w:rPr>
          <w:rFonts w:ascii="Times New Roman" w:hAnsi="Times New Roman" w:cs="Times New Roman"/>
          <w:b/>
          <w:color w:val="auto"/>
          <w:sz w:val="40"/>
          <w:szCs w:val="40"/>
        </w:rPr>
        <w:t>2.51Wet bed for Random transplanting</w:t>
      </w:r>
    </w:p>
    <w:p w14:paraId="5D869175" w14:textId="3D2EF89E" w:rsidR="003A0AE0" w:rsidRDefault="003A0AE0" w:rsidP="003A0AE0">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w:t>
      </w:r>
      <w:r w:rsidR="00376A1A">
        <w:rPr>
          <w:rFonts w:ascii="Times New Roman" w:hAnsi="Times New Roman" w:cs="Times New Roman"/>
          <w:sz w:val="24"/>
          <w:szCs w:val="24"/>
        </w:rPr>
        <w:t xml:space="preserve">The pre-germinated seeds should be broadcasted uniformly in to the light soil to facilitate easy pulling with less damages on the roots at the transplanting process. </w:t>
      </w:r>
      <w:r>
        <w:rPr>
          <w:rFonts w:ascii="Times New Roman" w:hAnsi="Times New Roman" w:cs="Times New Roman"/>
          <w:sz w:val="24"/>
          <w:szCs w:val="24"/>
        </w:rPr>
        <w:t xml:space="preserve">It is very essential to take care of the nurseries after seeds sown for weeds, pests and disease attack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00376A1A"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B39BD6C" w14:textId="4D4D0BEA" w:rsidR="00376A1A"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w:t>
      </w:r>
      <w:r w:rsidR="009D058A">
        <w:rPr>
          <w:rFonts w:ascii="Times New Roman" w:hAnsi="Times New Roman" w:cs="Times New Roman"/>
          <w:sz w:val="24"/>
          <w:szCs w:val="24"/>
        </w:rPr>
        <w:t>using guides</w:t>
      </w:r>
      <w:r>
        <w:rPr>
          <w:rFonts w:ascii="Times New Roman" w:hAnsi="Times New Roman" w:cs="Times New Roman"/>
          <w:sz w:val="24"/>
          <w:szCs w:val="24"/>
        </w:rPr>
        <w:t xml:space="preserve"> made of wood, wires or twines </w:t>
      </w:r>
      <w:r>
        <w:rPr>
          <w:rFonts w:ascii="Times New Roman" w:hAnsi="Times New Roman" w:cs="Times New Roman"/>
          <w:sz w:val="24"/>
          <w:szCs w:val="24"/>
        </w:rPr>
        <w:fldChar w:fldCharType="begin" w:fldLock="1"/>
      </w:r>
      <w:r w:rsidR="001766BB">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886C671" w14:textId="7472EBDA" w:rsidR="009D058A" w:rsidRDefault="009D058A"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seedlings are transplanted per hill with 20-3</w:t>
      </w:r>
      <w:r w:rsidR="00AC6F6F">
        <w:rPr>
          <w:rFonts w:ascii="Times New Roman" w:hAnsi="Times New Roman" w:cs="Times New Roman"/>
          <w:sz w:val="24"/>
          <w:szCs w:val="24"/>
        </w:rPr>
        <w:t xml:space="preserve">0 cm spacing between the plants </w:t>
      </w:r>
      <w:r w:rsidR="00AC6F6F">
        <w:rPr>
          <w:rFonts w:ascii="Times New Roman" w:hAnsi="Times New Roman" w:cs="Times New Roman"/>
          <w:sz w:val="24"/>
          <w:szCs w:val="24"/>
        </w:rPr>
        <w:fldChar w:fldCharType="begin" w:fldLock="1"/>
      </w:r>
      <w:r w:rsidR="004F1D48">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AC6F6F">
        <w:rPr>
          <w:rFonts w:ascii="Times New Roman" w:hAnsi="Times New Roman" w:cs="Times New Roman"/>
          <w:sz w:val="24"/>
          <w:szCs w:val="24"/>
        </w:rPr>
        <w:fldChar w:fldCharType="separate"/>
      </w:r>
      <w:r w:rsidR="00AC6F6F" w:rsidRPr="00AC6F6F">
        <w:rPr>
          <w:rFonts w:ascii="Times New Roman" w:hAnsi="Times New Roman" w:cs="Times New Roman"/>
          <w:noProof/>
          <w:sz w:val="24"/>
          <w:szCs w:val="24"/>
        </w:rPr>
        <w:t>(Bautista and Javier, 2008)</w:t>
      </w:r>
      <w:r w:rsidR="00AC6F6F">
        <w:rPr>
          <w:rFonts w:ascii="Times New Roman" w:hAnsi="Times New Roman" w:cs="Times New Roman"/>
          <w:sz w:val="24"/>
          <w:szCs w:val="24"/>
        </w:rPr>
        <w:fldChar w:fldCharType="end"/>
      </w:r>
      <w:r w:rsidR="00AC6F6F">
        <w:rPr>
          <w:rFonts w:ascii="Times New Roman" w:hAnsi="Times New Roman" w:cs="Times New Roman"/>
          <w:sz w:val="24"/>
          <w:szCs w:val="24"/>
        </w:rPr>
        <w:t>.</w:t>
      </w:r>
    </w:p>
    <w:p w14:paraId="6DFCF94B" w14:textId="4856DBA1"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w:t>
      </w:r>
      <w:r w:rsidR="001766BB">
        <w:rPr>
          <w:rFonts w:ascii="Times New Roman" w:hAnsi="Times New Roman" w:cs="Times New Roman"/>
          <w:sz w:val="24"/>
          <w:szCs w:val="24"/>
        </w:rPr>
        <w:t>they</w:t>
      </w:r>
      <w:r>
        <w:rPr>
          <w:rFonts w:ascii="Times New Roman" w:hAnsi="Times New Roman" w:cs="Times New Roman"/>
          <w:sz w:val="24"/>
          <w:szCs w:val="24"/>
        </w:rPr>
        <w:t xml:space="preserve">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1CF4ACE8" w14:textId="7BB41844" w:rsidR="003A0AE0" w:rsidRDefault="003A0AE0" w:rsidP="003A0AE0">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sidR="00355206">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properties":{"noteIndex":0},"schema":"https://github.com/citation-style-language/schema/raw/master/csl-citation.json"}</w:instrText>
      </w:r>
      <w:r>
        <w:rPr>
          <w:rFonts w:ascii="Times New Roman" w:hAnsi="Times New Roman" w:cs="Times New Roman"/>
          <w:sz w:val="24"/>
          <w:szCs w:val="24"/>
        </w:rPr>
        <w:fldChar w:fldCharType="separate"/>
      </w:r>
      <w:r w:rsidR="00355206"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19A0117" w14:textId="77777777" w:rsidR="003A0AE0" w:rsidRDefault="003A0AE0" w:rsidP="003A0AE0">
      <w:pPr>
        <w:spacing w:line="360" w:lineRule="auto"/>
        <w:rPr>
          <w:rFonts w:ascii="Times New Roman" w:hAnsi="Times New Roman" w:cs="Times New Roman"/>
          <w:sz w:val="24"/>
          <w:szCs w:val="24"/>
        </w:rPr>
      </w:pPr>
    </w:p>
    <w:p w14:paraId="0A7B9D47" w14:textId="77777777" w:rsidR="003169B8" w:rsidRDefault="003169B8" w:rsidP="003169B8">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2 Parachute method</w:t>
      </w:r>
    </w:p>
    <w:p w14:paraId="434D765F" w14:textId="77777777" w:rsidR="003169B8" w:rsidRDefault="003169B8" w:rsidP="003169B8"/>
    <w:p w14:paraId="0DC30297" w14:textId="28919CD1" w:rsidR="003169B8" w:rsidRDefault="003169B8" w:rsidP="003169B8">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rsidR="001766BB">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0D4719CC" w14:textId="77777777" w:rsidR="003169B8" w:rsidRDefault="003169B8" w:rsidP="003169B8">
      <w:pPr>
        <w:spacing w:line="360" w:lineRule="auto"/>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w:t>
      </w:r>
      <w:r>
        <w:lastRenderedPageBreak/>
        <w:t xml:space="preserve">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7BB570C3" w14:textId="77777777" w:rsidR="003169B8" w:rsidRDefault="003169B8" w:rsidP="003169B8">
      <w:pPr>
        <w:spacing w:line="360" w:lineRule="auto"/>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7AB3D7E1" w14:textId="5D04B55B" w:rsidR="003169B8" w:rsidRDefault="003169B8" w:rsidP="003169B8">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rsidR="004F1D48">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r>
        <w:t>.</w:t>
      </w:r>
    </w:p>
    <w:p w14:paraId="5FC64862" w14:textId="77777777" w:rsidR="003A0AE0" w:rsidRDefault="003A0AE0" w:rsidP="00C3045B">
      <w:pPr>
        <w:spacing w:before="120" w:after="120" w:line="360" w:lineRule="auto"/>
        <w:rPr>
          <w:rFonts w:ascii="Times New Roman" w:hAnsi="Times New Roman" w:cs="Times New Roman"/>
          <w:sz w:val="24"/>
          <w:szCs w:val="24"/>
        </w:rPr>
      </w:pPr>
    </w:p>
    <w:p w14:paraId="540F50BF" w14:textId="77777777" w:rsidR="008D56B7" w:rsidRPr="008D56B7" w:rsidRDefault="008D56B7" w:rsidP="00C3045B">
      <w:pPr>
        <w:spacing w:before="120" w:after="120" w:line="360" w:lineRule="auto"/>
        <w:rPr>
          <w:rFonts w:ascii="Times New Roman" w:hAnsi="Times New Roman" w:cs="Times New Roman"/>
          <w:sz w:val="24"/>
          <w:szCs w:val="24"/>
        </w:rPr>
      </w:pPr>
    </w:p>
    <w:p w14:paraId="2C27F92D" w14:textId="77777777" w:rsidR="000812FE" w:rsidRPr="00B32F3F" w:rsidRDefault="000812FE" w:rsidP="00C3045B">
      <w:pPr>
        <w:spacing w:before="120" w:after="120" w:line="360" w:lineRule="auto"/>
        <w:rPr>
          <w:rFonts w:ascii="Times New Roman" w:hAnsi="Times New Roman" w:cs="Times New Roman"/>
          <w:sz w:val="24"/>
          <w:szCs w:val="24"/>
        </w:rPr>
      </w:pPr>
    </w:p>
    <w:p w14:paraId="6FB383BB" w14:textId="77777777" w:rsidR="000812FE" w:rsidRDefault="000812FE" w:rsidP="00C3045B">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54D19EDC" w14:textId="77777777" w:rsidR="000812FE" w:rsidRDefault="000812FE" w:rsidP="00C3045B">
      <w:pPr>
        <w:spacing w:before="120" w:after="120"/>
      </w:pPr>
    </w:p>
    <w:p w14:paraId="08C83691" w14:textId="494B4918" w:rsidR="000812FE" w:rsidRDefault="000812FE" w:rsidP="00C3045B">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lastRenderedPageBreak/>
        <w:t>The mechanical transplanting is the field establishment of the seedings raised in a modified dapog nursery as mat type o</w:t>
      </w:r>
      <w:r w:rsidR="00647308">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03E20796" w14:textId="77777777" w:rsidR="000812FE" w:rsidRDefault="000812FE" w:rsidP="00C3045B">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1149ADBB" w14:textId="77777777"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Pr>
          <w:rFonts w:ascii="Times New Roman" w:hAnsi="Times New Roman" w:cs="Times New Roman"/>
          <w:sz w:val="24"/>
          <w:szCs w:val="24"/>
        </w:rPr>
        <w:t>frequend</w:t>
      </w:r>
      <w:proofErr w:type="spellEnd"/>
      <w:r>
        <w:rPr>
          <w:rFonts w:ascii="Times New Roman" w:hAnsi="Times New Roman" w:cs="Times New Roman"/>
          <w:sz w:val="24"/>
          <w:szCs w:val="24"/>
        </w:rPr>
        <w:t xml:space="preserve">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529AA72A" w14:textId="09B82EB4" w:rsidR="000812FE" w:rsidRDefault="000812FE" w:rsidP="00C3045B">
      <w:pPr>
        <w:spacing w:before="120" w:after="120" w:line="360" w:lineRule="auto"/>
        <w:rPr>
          <w:rFonts w:ascii="Times New Roman" w:hAnsi="Times New Roman" w:cs="Times New Roman"/>
          <w:sz w:val="24"/>
          <w:szCs w:val="24"/>
        </w:rPr>
      </w:pPr>
      <w:r>
        <w:rPr>
          <w:rFonts w:ascii="Times New Roman" w:hAnsi="Times New Roman" w:cs="Times New Roman"/>
          <w:sz w:val="24"/>
          <w:szCs w:val="24"/>
        </w:rPr>
        <w:t>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w:t>
      </w:r>
      <w:r w:rsidR="002A61FD">
        <w:rPr>
          <w:rFonts w:ascii="Times New Roman" w:hAnsi="Times New Roman" w:cs="Times New Roman"/>
          <w:sz w:val="24"/>
          <w:szCs w:val="24"/>
        </w:rPr>
        <w:t xml:space="preserve"> Through mechanical transplanting about 50% saving of seed paddy compared to the direct seeding can be obtained</w:t>
      </w:r>
      <w:bookmarkStart w:id="9" w:name="_GoBack"/>
      <w:bookmarkEnd w:id="9"/>
      <w:r w:rsidR="002A61F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 xml:space="preserve">(Columbia and Division, 2013; Gaikwad et al., 2015; Hayleys empowers greater productivity </w:t>
      </w:r>
      <w:r w:rsidRPr="00482E1F">
        <w:rPr>
          <w:rFonts w:ascii="Times New Roman" w:hAnsi="Times New Roman" w:cs="Times New Roman"/>
          <w:noProof/>
          <w:sz w:val="24"/>
          <w:szCs w:val="24"/>
        </w:rPr>
        <w:lastRenderedPageBreak/>
        <w:t>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120BD3FF" w14:textId="6E8EE39B" w:rsidR="000812FE" w:rsidRDefault="000812FE" w:rsidP="00C3045B">
      <w:pPr>
        <w:spacing w:before="120" w:after="120"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sidR="00657DFA">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6AD09A07" w14:textId="2BD60FAE" w:rsidR="000812FE" w:rsidRDefault="000812FE" w:rsidP="000812FE"/>
    <w:p w14:paraId="4E2446E0" w14:textId="77777777" w:rsidR="003A0AE0" w:rsidRDefault="003A0AE0" w:rsidP="000812FE"/>
    <w:p w14:paraId="7AAFB706" w14:textId="77777777" w:rsidR="003A0AE0" w:rsidRPr="0017410B" w:rsidRDefault="003A0AE0" w:rsidP="003A0AE0">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420D4E80" w14:textId="77777777"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w:t>
      </w:r>
      <w:proofErr w:type="spellStart"/>
      <w:r w:rsidRPr="00B32F3F">
        <w:rPr>
          <w:rFonts w:ascii="Times New Roman" w:hAnsi="Times New Roman" w:cs="Times New Roman"/>
          <w:sz w:val="24"/>
          <w:szCs w:val="24"/>
        </w:rPr>
        <w:t>toacieve</w:t>
      </w:r>
      <w:proofErr w:type="spellEnd"/>
      <w:r w:rsidRPr="00B32F3F">
        <w:rPr>
          <w:rFonts w:ascii="Times New Roman" w:hAnsi="Times New Roman" w:cs="Times New Roman"/>
          <w:sz w:val="24"/>
          <w:szCs w:val="24"/>
        </w:rPr>
        <w:t xml:space="preser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13895EF1" w14:textId="7C807648" w:rsidR="003A0AE0" w:rsidRDefault="003A0AE0" w:rsidP="003A0AE0">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w:t>
      </w:r>
      <w:r w:rsidR="0026135F">
        <w:rPr>
          <w:rFonts w:ascii="Times New Roman" w:hAnsi="Times New Roman" w:cs="Times New Roman"/>
          <w:sz w:val="24"/>
          <w:szCs w:val="24"/>
        </w:rPr>
        <w:t xml:space="preserve">The method of crop establishment preferred by the farmers has an direct impact on the seeding rate as it changes accordingly </w:t>
      </w:r>
      <w:r w:rsidR="0026135F">
        <w:rPr>
          <w:rFonts w:ascii="Times New Roman" w:hAnsi="Times New Roman" w:cs="Times New Roman"/>
          <w:sz w:val="24"/>
          <w:szCs w:val="24"/>
        </w:rPr>
        <w:fldChar w:fldCharType="begin" w:fldLock="1"/>
      </w:r>
      <w:r w:rsidR="00376A1A">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0026135F">
        <w:rPr>
          <w:rFonts w:ascii="Times New Roman" w:hAnsi="Times New Roman" w:cs="Times New Roman"/>
          <w:sz w:val="24"/>
          <w:szCs w:val="24"/>
        </w:rPr>
        <w:fldChar w:fldCharType="separate"/>
      </w:r>
      <w:r w:rsidR="0026135F" w:rsidRPr="0026135F">
        <w:rPr>
          <w:rFonts w:ascii="Times New Roman" w:hAnsi="Times New Roman" w:cs="Times New Roman"/>
          <w:noProof/>
          <w:sz w:val="24"/>
          <w:szCs w:val="24"/>
        </w:rPr>
        <w:t>(Bautista and Javier, 2008)</w:t>
      </w:r>
      <w:r w:rsidR="0026135F">
        <w:rPr>
          <w:rFonts w:ascii="Times New Roman" w:hAnsi="Times New Roman" w:cs="Times New Roman"/>
          <w:sz w:val="24"/>
          <w:szCs w:val="24"/>
        </w:rPr>
        <w:fldChar w:fldCharType="end"/>
      </w:r>
      <w:r w:rsidR="0026135F">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Islam et al., 2015; Islam and Khan, 2017)","plainTextFormattedCitation":"(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5A5F63">
        <w:rPr>
          <w:rFonts w:ascii="Times New Roman" w:hAnsi="Times New Roman" w:cs="Times New Roman"/>
          <w:noProof/>
          <w:sz w:val="24"/>
          <w:szCs w:val="24"/>
        </w:rPr>
        <w:t>(Islam et al., 2015; Islam and Khan, 2017)</w:t>
      </w:r>
      <w:r>
        <w:rPr>
          <w:rFonts w:ascii="Times New Roman" w:hAnsi="Times New Roman" w:cs="Times New Roman"/>
          <w:b/>
          <w:sz w:val="24"/>
          <w:szCs w:val="24"/>
        </w:rPr>
        <w:fldChar w:fldCharType="end"/>
      </w:r>
      <w:r w:rsidR="0026135F">
        <w:rPr>
          <w:rFonts w:ascii="Times New Roman" w:hAnsi="Times New Roman" w:cs="Times New Roman"/>
          <w:b/>
          <w:sz w:val="24"/>
          <w:szCs w:val="24"/>
        </w:rPr>
        <w:t>.</w:t>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2015; Islam and Khan, 2017)","plainTextFormattedCitation":"(Alizadeh et al., 2011; Columbia and Division, 2013; Islam et al., 2016,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5A5F63">
        <w:rPr>
          <w:rFonts w:ascii="Times New Roman" w:hAnsi="Times New Roman" w:cs="Times New Roman"/>
          <w:noProof/>
          <w:sz w:val="24"/>
          <w:szCs w:val="24"/>
        </w:rPr>
        <w:t>(Alizadeh et al., 2011; Columbia and Division, 2013; Islam et al., 2016, 2015; Islam and Khan, 2017)</w:t>
      </w:r>
      <w:r>
        <w:rPr>
          <w:rFonts w:ascii="Times New Roman" w:hAnsi="Times New Roman" w:cs="Times New Roman"/>
          <w:sz w:val="24"/>
          <w:szCs w:val="24"/>
        </w:rPr>
        <w:fldChar w:fldCharType="end"/>
      </w:r>
    </w:p>
    <w:p w14:paraId="180C003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w:t>
      </w:r>
      <w:proofErr w:type="spellStart"/>
      <w:r>
        <w:rPr>
          <w:rFonts w:ascii="Times New Roman" w:hAnsi="Times New Roman" w:cs="Times New Roman"/>
          <w:sz w:val="24"/>
          <w:szCs w:val="24"/>
        </w:rPr>
        <w:t>tillered</w:t>
      </w:r>
      <w:proofErr w:type="spellEnd"/>
      <w:r>
        <w:rPr>
          <w:rFonts w:ascii="Times New Roman" w:hAnsi="Times New Roman" w:cs="Times New Roman"/>
          <w:sz w:val="24"/>
          <w:szCs w:val="24"/>
        </w:rPr>
        <w:t xml:space="preserve"> seedlings that can withstand over the adverse climatic conditions with better stand of plants after field establishment </w:t>
      </w:r>
      <w:r>
        <w:rPr>
          <w:rFonts w:ascii="Times New Roman" w:hAnsi="Times New Roman" w:cs="Times New Roman"/>
          <w:sz w:val="24"/>
          <w:szCs w:val="24"/>
        </w:rPr>
        <w:lastRenderedPageBreak/>
        <w:t xml:space="preserve">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F72294F" w14:textId="77777777" w:rsidR="003A0AE0" w:rsidRDefault="003A0AE0" w:rsidP="003A0AE0">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Lal and Roy, 1996; Panda et al., 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Islam et al., 2015)","manualFormatting":" Islam et al., 2015","plainTextFormattedCitation":"(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79A78CEB" w14:textId="77777777" w:rsidR="003A0AE0" w:rsidRDefault="003A0AE0" w:rsidP="003A0AE0">
      <w:pPr>
        <w:spacing w:before="120" w:after="120" w:line="360" w:lineRule="auto"/>
        <w:rPr>
          <w:rFonts w:ascii="Times New Roman" w:hAnsi="Times New Roman" w:cs="Times New Roman"/>
          <w:sz w:val="24"/>
          <w:szCs w:val="24"/>
        </w:rPr>
      </w:pPr>
    </w:p>
    <w:p w14:paraId="6B879024" w14:textId="77777777" w:rsidR="00220439" w:rsidRDefault="00220439" w:rsidP="00220439"/>
    <w:p w14:paraId="4AB1B86D" w14:textId="4ADEEF67" w:rsidR="00220439" w:rsidRDefault="00220439" w:rsidP="00220439">
      <w:pPr>
        <w:rPr>
          <w:color w:val="FF0000"/>
        </w:rPr>
      </w:pPr>
    </w:p>
    <w:p w14:paraId="65932C4A" w14:textId="5A1705F9" w:rsidR="004F1D48" w:rsidRDefault="004F1D48" w:rsidP="00220439">
      <w:pPr>
        <w:rPr>
          <w:color w:val="FF0000"/>
        </w:rPr>
      </w:pPr>
    </w:p>
    <w:p w14:paraId="404CFB4C" w14:textId="64516448" w:rsidR="004F1D48" w:rsidRDefault="004F1D48" w:rsidP="00220439">
      <w:pPr>
        <w:rPr>
          <w:color w:val="FF0000"/>
        </w:rPr>
      </w:pPr>
    </w:p>
    <w:p w14:paraId="2180F78C" w14:textId="6BA58415" w:rsidR="004F1D48" w:rsidRDefault="004F1D48" w:rsidP="00220439">
      <w:pPr>
        <w:rPr>
          <w:color w:val="FF0000"/>
        </w:rPr>
      </w:pPr>
    </w:p>
    <w:p w14:paraId="47C90BBF" w14:textId="06D46A71" w:rsidR="004F1D48" w:rsidRDefault="004F1D48" w:rsidP="00220439">
      <w:pPr>
        <w:rPr>
          <w:color w:val="FF0000"/>
        </w:rPr>
      </w:pPr>
    </w:p>
    <w:p w14:paraId="1E04328A" w14:textId="2213A888" w:rsidR="004F1D48" w:rsidRDefault="004F1D48" w:rsidP="00220439">
      <w:pPr>
        <w:rPr>
          <w:color w:val="FF0000"/>
        </w:rPr>
      </w:pPr>
    </w:p>
    <w:p w14:paraId="67353F6C" w14:textId="00CF0029" w:rsidR="004F1D48" w:rsidRDefault="004F1D48" w:rsidP="00220439">
      <w:pPr>
        <w:rPr>
          <w:color w:val="FF0000"/>
        </w:rPr>
      </w:pPr>
    </w:p>
    <w:p w14:paraId="2045C3EB" w14:textId="2F79C97E" w:rsidR="004F1D48" w:rsidRDefault="004F1D48" w:rsidP="00220439">
      <w:pPr>
        <w:rPr>
          <w:color w:val="FF0000"/>
        </w:rPr>
      </w:pPr>
    </w:p>
    <w:p w14:paraId="6E33B1D0" w14:textId="50396240" w:rsidR="004F1D48" w:rsidRDefault="004F1D48" w:rsidP="00220439">
      <w:pPr>
        <w:rPr>
          <w:color w:val="FF0000"/>
        </w:rPr>
      </w:pPr>
    </w:p>
    <w:p w14:paraId="447AFFDA" w14:textId="3DB6166D" w:rsidR="004F1D48" w:rsidRDefault="004F1D48" w:rsidP="00220439">
      <w:pPr>
        <w:rPr>
          <w:color w:val="FF0000"/>
        </w:rPr>
      </w:pPr>
    </w:p>
    <w:p w14:paraId="0D873156" w14:textId="167C6CA3" w:rsidR="004F1D48" w:rsidRDefault="004F1D48" w:rsidP="00220439">
      <w:pPr>
        <w:rPr>
          <w:color w:val="FF0000"/>
        </w:rPr>
      </w:pPr>
    </w:p>
    <w:p w14:paraId="3E606C20" w14:textId="1420E956" w:rsidR="004F1D48" w:rsidRDefault="004F1D48" w:rsidP="00220439">
      <w:pPr>
        <w:rPr>
          <w:color w:val="FF0000"/>
        </w:rPr>
      </w:pPr>
    </w:p>
    <w:p w14:paraId="4DA43653" w14:textId="2FC4DCD4" w:rsidR="004F1D48" w:rsidRDefault="004F1D48" w:rsidP="00220439">
      <w:pPr>
        <w:rPr>
          <w:color w:val="FF0000"/>
        </w:rPr>
      </w:pPr>
    </w:p>
    <w:p w14:paraId="2E588037" w14:textId="143B9799" w:rsidR="004F1D48" w:rsidRDefault="004F1D48" w:rsidP="00220439">
      <w:pPr>
        <w:rPr>
          <w:color w:val="FF0000"/>
        </w:rPr>
      </w:pPr>
    </w:p>
    <w:p w14:paraId="4D338559" w14:textId="4C8F8D16" w:rsidR="004F1D48" w:rsidRDefault="004F1D48" w:rsidP="00220439">
      <w:pPr>
        <w:rPr>
          <w:color w:val="FF0000"/>
        </w:rPr>
      </w:pPr>
    </w:p>
    <w:p w14:paraId="3A245218" w14:textId="1E6E390A" w:rsidR="004F1D48" w:rsidRDefault="004F1D48" w:rsidP="00220439">
      <w:pPr>
        <w:rPr>
          <w:color w:val="FF0000"/>
        </w:rPr>
      </w:pPr>
    </w:p>
    <w:p w14:paraId="058EF1B4" w14:textId="57DB3B4A" w:rsidR="004F1D48" w:rsidRDefault="004F1D48" w:rsidP="00220439">
      <w:pPr>
        <w:rPr>
          <w:color w:val="FF0000"/>
        </w:rPr>
      </w:pPr>
    </w:p>
    <w:p w14:paraId="107E68DE" w14:textId="5C89BE1A" w:rsidR="004F1D48" w:rsidRDefault="004F1D48" w:rsidP="00220439">
      <w:pPr>
        <w:rPr>
          <w:color w:val="FF0000"/>
        </w:rPr>
      </w:pPr>
    </w:p>
    <w:p w14:paraId="2B4EC0CA" w14:textId="0746DAF4" w:rsidR="004F1D48" w:rsidRDefault="004F1D48" w:rsidP="00220439">
      <w:pPr>
        <w:rPr>
          <w:color w:val="FF0000"/>
        </w:rPr>
      </w:pPr>
    </w:p>
    <w:p w14:paraId="568487B8" w14:textId="77777777" w:rsidR="004F1D48" w:rsidRDefault="004F1D48" w:rsidP="00220439">
      <w:pPr>
        <w:rPr>
          <w:color w:val="FF0000"/>
        </w:rPr>
      </w:pPr>
    </w:p>
    <w:p w14:paraId="1EFD1779" w14:textId="77777777" w:rsidR="00220439" w:rsidRDefault="00220439" w:rsidP="00220439">
      <w:pPr>
        <w:rPr>
          <w:color w:val="FF0000"/>
        </w:rPr>
      </w:pPr>
    </w:p>
    <w:p w14:paraId="50F46F8F" w14:textId="77777777" w:rsidR="00220439" w:rsidRDefault="00220439" w:rsidP="00220439">
      <w:pPr>
        <w:rPr>
          <w:color w:val="FF0000"/>
        </w:rPr>
      </w:pPr>
    </w:p>
    <w:p w14:paraId="4C68B384" w14:textId="77777777" w:rsidR="00220439" w:rsidRDefault="00220439" w:rsidP="00220439">
      <w:pPr>
        <w:rPr>
          <w:color w:val="FF0000"/>
        </w:rPr>
      </w:pPr>
    </w:p>
    <w:p w14:paraId="67BB9E60" w14:textId="77777777" w:rsidR="00220439" w:rsidRDefault="00220439" w:rsidP="00220439">
      <w:pPr>
        <w:rPr>
          <w:color w:val="FF0000"/>
        </w:rPr>
      </w:pPr>
    </w:p>
    <w:p w14:paraId="23B7B765" w14:textId="77777777" w:rsidR="00220439" w:rsidRDefault="00220439" w:rsidP="00220439">
      <w:pPr>
        <w:rPr>
          <w:color w:val="FF0000"/>
        </w:rPr>
      </w:pPr>
    </w:p>
    <w:p w14:paraId="5A037475" w14:textId="77777777" w:rsidR="00220439" w:rsidRDefault="00220439" w:rsidP="00220439">
      <w:pPr>
        <w:rPr>
          <w:color w:val="FF0000"/>
        </w:rPr>
      </w:pPr>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355791C2" w:rsidR="00E93DF6" w:rsidRDefault="00E93DF6" w:rsidP="00CD19C4"/>
    <w:p w14:paraId="7B7F993D" w14:textId="6926AA3A" w:rsidR="004F1D48" w:rsidRDefault="004F1D48" w:rsidP="00CD19C4"/>
    <w:p w14:paraId="0B5D50A9" w14:textId="77777777" w:rsidR="004F1D48" w:rsidRDefault="004F1D48"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w:t>
      </w:r>
      <w:r w:rsidRPr="00F46C2D">
        <w:rPr>
          <w:rFonts w:ascii="Times New Roman" w:hAnsi="Times New Roman" w:cs="Times New Roman"/>
          <w:sz w:val="24"/>
          <w:szCs w:val="24"/>
        </w:rPr>
        <w:lastRenderedPageBreak/>
        <w:t>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5397265F" w:rsidR="00543295" w:rsidRDefault="00543295" w:rsidP="00B646B0">
      <w:pPr>
        <w:spacing w:line="360" w:lineRule="auto"/>
        <w:rPr>
          <w:rFonts w:ascii="Times New Roman" w:hAnsi="Times New Roman" w:cs="Times New Roman"/>
          <w:sz w:val="24"/>
          <w:szCs w:val="24"/>
        </w:rPr>
      </w:pPr>
    </w:p>
    <w:p w14:paraId="68A7F92E" w14:textId="0F0F3E6B" w:rsidR="00C3045B" w:rsidRDefault="00C3045B" w:rsidP="00B646B0">
      <w:pPr>
        <w:spacing w:line="360" w:lineRule="auto"/>
        <w:rPr>
          <w:rFonts w:ascii="Times New Roman" w:hAnsi="Times New Roman" w:cs="Times New Roman"/>
          <w:sz w:val="24"/>
          <w:szCs w:val="24"/>
        </w:rPr>
      </w:pPr>
    </w:p>
    <w:p w14:paraId="56DA4724" w14:textId="77777777" w:rsidR="00C3045B" w:rsidRDefault="00C3045B"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10" w:name="_Toc529958336"/>
      <w:r w:rsidRPr="000C45A5">
        <w:rPr>
          <w:rFonts w:ascii="Times New Roman" w:hAnsi="Times New Roman" w:cs="Times New Roman"/>
          <w:b/>
          <w:color w:val="auto"/>
          <w:sz w:val="40"/>
          <w:szCs w:val="40"/>
        </w:rPr>
        <w:lastRenderedPageBreak/>
        <w:t>2</w:t>
      </w:r>
      <w:bookmarkStart w:id="11" w:name="_Hlk531435486"/>
      <w:r w:rsidRPr="000C45A5">
        <w:rPr>
          <w:rFonts w:ascii="Times New Roman" w:hAnsi="Times New Roman" w:cs="Times New Roman"/>
          <w:b/>
          <w:color w:val="auto"/>
          <w:sz w:val="40"/>
          <w:szCs w:val="40"/>
        </w:rPr>
        <w:t>.4 Constrains with Rice Cultivation in Sri Lanka</w:t>
      </w:r>
      <w:bookmarkEnd w:id="10"/>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lastRenderedPageBreak/>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w:t>
      </w:r>
      <w:proofErr w:type="gramStart"/>
      <w:r w:rsidR="00B06EF0" w:rsidRPr="00B06EF0">
        <w:rPr>
          <w:rFonts w:ascii="Times New Roman" w:eastAsia="Times New Roman" w:hAnsi="Times New Roman" w:cs="Times New Roman"/>
          <w:color w:val="FF0000"/>
          <w:sz w:val="27"/>
          <w:szCs w:val="27"/>
        </w:rPr>
        <w:t>1985)</w:t>
      </w:r>
      <w:r w:rsidRPr="003B2B29">
        <w:rPr>
          <w:color w:val="8EAADB" w:themeColor="accent1" w:themeTint="99"/>
        </w:rPr>
        <w:t>studied</w:t>
      </w:r>
      <w:proofErr w:type="gramEnd"/>
      <w:r w:rsidRPr="003B2B29">
        <w:rPr>
          <w:color w:val="8EAADB" w:themeColor="accent1" w:themeTint="99"/>
        </w:rPr>
        <w:t xml:space="preserve">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lastRenderedPageBreak/>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Diffusion Possibilities of Mechanical Rice Transplanters</w:t>
      </w:r>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23451B22" w14:textId="2D2EA804" w:rsidR="00543295" w:rsidRDefault="00543295" w:rsidP="00EB1651"/>
    <w:p w14:paraId="71F071EC" w14:textId="304F6E16" w:rsidR="00543295" w:rsidRDefault="00543295" w:rsidP="00EB1651"/>
    <w:bookmarkEnd w:id="11"/>
    <w:p w14:paraId="723F0580" w14:textId="76C2F296" w:rsidR="00543295" w:rsidRDefault="00543295" w:rsidP="00EB1651"/>
    <w:p w14:paraId="537B7B29" w14:textId="4330AEEF" w:rsidR="000C45A5" w:rsidRDefault="000C45A5" w:rsidP="00EB1651"/>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2AD7E820" w:rsidR="00182462" w:rsidRDefault="00182462" w:rsidP="000C45A5">
      <w:pPr>
        <w:rPr>
          <w:color w:val="FF0000"/>
        </w:rPr>
      </w:pPr>
    </w:p>
    <w:p w14:paraId="37F0CB4C" w14:textId="2BB3FAE0" w:rsidR="002777F8" w:rsidRDefault="002777F8" w:rsidP="000C45A5">
      <w:pPr>
        <w:rPr>
          <w:color w:val="FF0000"/>
        </w:rPr>
      </w:pPr>
    </w:p>
    <w:p w14:paraId="32AC3C2B" w14:textId="148CFA77" w:rsidR="002777F8" w:rsidRDefault="002777F8" w:rsidP="000C45A5">
      <w:pPr>
        <w:rPr>
          <w:color w:val="FF0000"/>
        </w:rPr>
      </w:pPr>
    </w:p>
    <w:p w14:paraId="7F716D96" w14:textId="3D8602D6" w:rsidR="002777F8" w:rsidRDefault="002777F8" w:rsidP="000C45A5">
      <w:pPr>
        <w:rPr>
          <w:color w:val="FF0000"/>
        </w:rPr>
      </w:pPr>
    </w:p>
    <w:p w14:paraId="5927A295" w14:textId="60951BF9" w:rsidR="002777F8" w:rsidRDefault="002777F8" w:rsidP="000C45A5">
      <w:pPr>
        <w:rPr>
          <w:color w:val="FF0000"/>
        </w:rPr>
      </w:pPr>
    </w:p>
    <w:p w14:paraId="535F043C" w14:textId="7F325765" w:rsidR="002777F8" w:rsidRDefault="002777F8" w:rsidP="000C45A5">
      <w:pPr>
        <w:rPr>
          <w:color w:val="FF0000"/>
        </w:rPr>
      </w:pPr>
    </w:p>
    <w:p w14:paraId="494FC995" w14:textId="14F537C4" w:rsidR="002777F8" w:rsidRDefault="002777F8" w:rsidP="000C45A5">
      <w:pPr>
        <w:rPr>
          <w:color w:val="FF0000"/>
        </w:rPr>
      </w:pPr>
    </w:p>
    <w:p w14:paraId="1E691D7E" w14:textId="419D2298" w:rsidR="002777F8" w:rsidRDefault="002777F8" w:rsidP="000C45A5">
      <w:pPr>
        <w:rPr>
          <w:color w:val="FF0000"/>
        </w:rPr>
      </w:pPr>
    </w:p>
    <w:p w14:paraId="4445076C" w14:textId="77777777" w:rsidR="002777F8" w:rsidRDefault="002777F8"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lastRenderedPageBreak/>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EF2B5FB" w14:textId="77777777" w:rsidR="00A24752" w:rsidRDefault="00A24752" w:rsidP="00A24752">
      <w:r>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603C0E49" w14:textId="77777777" w:rsidR="00A24752" w:rsidRDefault="00A24752" w:rsidP="00A24752">
      <w:r>
        <w:lastRenderedPageBreak/>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173712EF" w14:textId="4972630C" w:rsidR="00A81059" w:rsidRDefault="00A24752" w:rsidP="00A24752">
      <w:r>
        <w:t>transplanted rice. These findings revealed that wider spacing of mechanical transplanter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47BD8CF5" w14:textId="77777777" w:rsidR="00882E3C" w:rsidRDefault="00882E3C" w:rsidP="00882E3C">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4DD56713" w14:textId="77777777" w:rsidR="00882E3C" w:rsidRDefault="00882E3C" w:rsidP="00882E3C">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transplanter.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w:t>
      </w:r>
      <w:r>
        <w:lastRenderedPageBreak/>
        <w:t xml:space="preserve">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Grain yield influenced by rice transplanter: Effect of plant spacing on grain yield: Grain yield is a function of inter play</w:t>
      </w:r>
    </w:p>
    <w:p w14:paraId="7395EBA3" w14:textId="77777777"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 xml:space="preserve">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transplanter. During transplanting, three seedlings interval setting (18.5×30, 20×30 and 21.5×30 cm) was applied from space setting panel of the transplanter. Yield data of those plots in respect to space setting were compared</w:t>
      </w:r>
    </w:p>
    <w:p w14:paraId="3237A905" w14:textId="77777777" w:rsidR="00794DE5" w:rsidRDefault="00794DE5" w:rsidP="00794DE5">
      <w:r>
        <w:t>be varied in mechanical transplanter. During transplanting, three seedlings interval setting (18.5×30, 20×30 and 21.5×30 cm) was applied from space setting panel of the transplanter.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was applied from space setting panel of the transplanter.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w:t>
      </w:r>
      <w:r>
        <w:lastRenderedPageBreak/>
        <w:t xml:space="preserve">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bookmarkStart w:id="13" w:name="_Hlk531468067"/>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bookmarkEnd w:id="13"/>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1 Transplanters</w:t>
      </w:r>
      <w:bookmarkEnd w:id="15"/>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Paddy Transplanter Machine transplanting using rice transplanters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w:t>
      </w:r>
      <w:r>
        <w:lastRenderedPageBreak/>
        <w:t>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r>
        <w:rPr>
          <w:color w:val="C00000"/>
        </w:rPr>
        <w:t>Transplanters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About the transplanter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6"/>
    </w:p>
    <w:p w14:paraId="59D98FA4" w14:textId="0A686644" w:rsidR="004E5B6E" w:rsidRDefault="004E5B6E" w:rsidP="004E5B6E"/>
    <w:p w14:paraId="6227F074" w14:textId="4AD9FAE5" w:rsidR="004E5B6E" w:rsidRDefault="0093741C" w:rsidP="004E5B6E">
      <w:r w:rsidRPr="0093741C">
        <w:t>However, rice transplanters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219FA507" w:rsidR="004E5B6E" w:rsidRDefault="004E5B6E" w:rsidP="004E5B6E"/>
    <w:p w14:paraId="048ACB2C" w14:textId="77777777" w:rsidR="00F13E3B" w:rsidRDefault="00F13E3B"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gramStart"/>
      <w:r w:rsidRPr="00DD115B">
        <w:rPr>
          <w:color w:val="FF0000"/>
        </w:rPr>
        <w:t>Transplanter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transplanter is technologically viable and economically feasible. But the cost of 4 rows machine transplanter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transplanter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gramStart"/>
      <w:r w:rsidRPr="000803D9">
        <w:rPr>
          <w:color w:val="FF0000"/>
        </w:rPr>
        <w:t>Transplanter :</w:t>
      </w:r>
      <w:proofErr w:type="gramEnd"/>
      <w:r w:rsidRPr="000803D9">
        <w:rPr>
          <w:color w:val="FF0000"/>
        </w:rPr>
        <w:t xml:space="preserve"> a Potential Step</w:t>
      </w:r>
    </w:p>
    <w:p w14:paraId="720718A8" w14:textId="77777777" w:rsidR="00CE6425" w:rsidRDefault="00CE6425" w:rsidP="00CE6425">
      <w:r>
        <w:t>Seedlings raising is a crucial part of mechanical transplanter. Farmers do not know how to raise seedlings suitable for mechanical</w:t>
      </w:r>
    </w:p>
    <w:p w14:paraId="1549D008" w14:textId="77777777" w:rsidR="00CE6425" w:rsidRPr="00A24752" w:rsidRDefault="00CE6425" w:rsidP="00CE6425">
      <w:pPr>
        <w:rPr>
          <w:color w:val="FF0000"/>
        </w:rPr>
      </w:pPr>
      <w:r w:rsidRPr="00A24752">
        <w:rPr>
          <w:color w:val="FF0000"/>
        </w:rPr>
        <w:t>Effect of row spacing of Rice transplanter on seedling requirement and grain yield</w:t>
      </w:r>
    </w:p>
    <w:p w14:paraId="4BBE8511" w14:textId="77777777" w:rsidR="00CE6425" w:rsidRDefault="00CE6425" w:rsidP="00CE6425"/>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bookmarkStart w:id="17" w:name="_Hlk531331801"/>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lastRenderedPageBreak/>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 xml:space="preserve">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w:t>
      </w:r>
      <w:r w:rsidRPr="001B49CD">
        <w:rPr>
          <w:rFonts w:ascii="Times New Roman" w:hAnsi="Times New Roman" w:cs="Times New Roman"/>
          <w:b/>
          <w:sz w:val="24"/>
          <w:szCs w:val="24"/>
        </w:rPr>
        <w:lastRenderedPageBreak/>
        <w:t>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Seed rate applied by the respective farmers was ranged from 125 to 150 gm tray-1. Seedlings density depended on the seeding rate, germination and uniform placement of </w:t>
      </w:r>
      <w:r w:rsidRPr="00A24752">
        <w:rPr>
          <w:rFonts w:ascii="Times New Roman" w:hAnsi="Times New Roman" w:cs="Times New Roman"/>
          <w:b/>
          <w:sz w:val="24"/>
          <w:szCs w:val="24"/>
        </w:rPr>
        <w:lastRenderedPageBreak/>
        <w:t>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lastRenderedPageBreak/>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bookmarkEnd w:id="17"/>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w:t>
      </w:r>
      <w:r w:rsidRPr="00DA613D">
        <w:lastRenderedPageBreak/>
        <w:t>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31DACB45" w:rsidR="00237461" w:rsidRDefault="00237461"/>
    <w:p w14:paraId="31B4DBD3" w14:textId="02620B9E" w:rsidR="00657DFA" w:rsidRDefault="00657DFA"/>
    <w:p w14:paraId="06645756" w14:textId="527734CB" w:rsidR="00657DFA" w:rsidRDefault="00657DFA"/>
    <w:p w14:paraId="42312335" w14:textId="72208024" w:rsidR="00657DFA" w:rsidRDefault="00657DFA"/>
    <w:p w14:paraId="63E0E7C0" w14:textId="4627A88F" w:rsidR="00657DFA" w:rsidRDefault="00657DFA"/>
    <w:p w14:paraId="7A7A60CB" w14:textId="43E04CB3" w:rsidR="00657DFA" w:rsidRDefault="00657DFA"/>
    <w:p w14:paraId="0EEB39BC" w14:textId="71129871" w:rsidR="00657DFA" w:rsidRDefault="00657DFA"/>
    <w:p w14:paraId="716F1B43" w14:textId="4E75CF0D" w:rsidR="00657DFA" w:rsidRDefault="00657DFA"/>
    <w:p w14:paraId="18950D5A" w14:textId="292DF131" w:rsidR="00657DFA" w:rsidRDefault="00657DFA"/>
    <w:p w14:paraId="27AF872E" w14:textId="77777777" w:rsidR="00657DFA" w:rsidRDefault="00657DFA" w:rsidP="00657DFA">
      <w:pPr>
        <w:widowControl w:val="0"/>
        <w:autoSpaceDE w:val="0"/>
        <w:autoSpaceDN w:val="0"/>
        <w:adjustRightInd w:val="0"/>
        <w:spacing w:line="240" w:lineRule="auto"/>
        <w:ind w:left="480" w:hanging="480"/>
      </w:pPr>
    </w:p>
    <w:p w14:paraId="56490B8D" w14:textId="77777777" w:rsidR="00657DFA" w:rsidRDefault="00657DFA" w:rsidP="00657DFA">
      <w:pPr>
        <w:widowControl w:val="0"/>
        <w:autoSpaceDE w:val="0"/>
        <w:autoSpaceDN w:val="0"/>
        <w:adjustRightInd w:val="0"/>
        <w:spacing w:line="240" w:lineRule="auto"/>
        <w:ind w:left="480" w:hanging="480"/>
      </w:pPr>
    </w:p>
    <w:p w14:paraId="64F3B488" w14:textId="77777777" w:rsidR="00657DFA" w:rsidRDefault="00657DFA" w:rsidP="00657DFA">
      <w:pPr>
        <w:widowControl w:val="0"/>
        <w:autoSpaceDE w:val="0"/>
        <w:autoSpaceDN w:val="0"/>
        <w:adjustRightInd w:val="0"/>
        <w:spacing w:line="240" w:lineRule="auto"/>
        <w:ind w:left="480" w:hanging="480"/>
      </w:pPr>
    </w:p>
    <w:p w14:paraId="2CD90ADF" w14:textId="230CB1D7" w:rsidR="00355206" w:rsidRPr="00355206" w:rsidRDefault="00657DFA" w:rsidP="0035520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55206" w:rsidRPr="00355206">
        <w:rPr>
          <w:rFonts w:ascii="Calibri" w:hAnsi="Calibri" w:cs="Calibri"/>
          <w:noProof/>
          <w:szCs w:val="24"/>
        </w:rPr>
        <w:t>Agrochemical pesticides and kidney related diseases, Sri Lanka | EJAtlas [WWW Document], 2016. URL https://ejatlas.org/conflict/agrochemical-pesticides-and-kidney-related-diseases-in-sri-lanka (accessed 12.1.18).</w:t>
      </w:r>
    </w:p>
    <w:p w14:paraId="1D82DD6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kbar, N., Jabran, K., Habib, T., 2007. Comparison of different Planting Methods for Optimization of plant population of fine rice ( Oryza sativa L .) in Punjab (Parkistan) 44, 597–599.</w:t>
      </w:r>
    </w:p>
    <w:p w14:paraId="4074DB2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khter, M., Sabar, M., 2002. Evaluation of Rice Line-transplanting and Parachute Planting Methods, in: Reddy, R.P. (Ed.), Proceedings of the National Workshop on Rice-Wheat Systems in Pakistan. Pakistan Agricultural Research Council &amp; Rice-Wheat Consortium for the Indo-Gangetic Plains, Islamabad, Pakistan, pp. 38–39.</w:t>
      </w:r>
    </w:p>
    <w:p w14:paraId="5E08A1D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lizadeh, M.R., Yadollahinia, A.R., Rahimi-AjdadiI, F., 2011. Techno-Economic Performance of a Self-Propelled Rice Transplanter and Comparison with Hand Transplanting for Hybrid Rice Variety 5, 27–30.</w:t>
      </w:r>
    </w:p>
    <w:p w14:paraId="0C34945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wan, T.H., Ahmad, M., Ashraf, M.M., Ali, I., 2011. Effect of different transplanting methods on paddy yield and its components at farmer’s field in rice zone of Punjab. J. Anim. Plant Sci. 21, 498–502.</w:t>
      </w:r>
    </w:p>
    <w:p w14:paraId="582A7C2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Awan, T.H., Ali, I., Safdar, M.E., Ahmad, M., Akhtar, M.S., 2008. Comparison of Parachute , Line and Traditional rice Transplanting methods at farmer’s field in rice growing area. Park. J. Agric. Sci. 45, 432–438.</w:t>
      </w:r>
    </w:p>
    <w:p w14:paraId="70EAD69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7C38201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Bandara, R.M.U.S., Silva, Y.M.S.H.I.U. De, Dissanayaka, H.M.M.K.K.H., 2017. Rice Varieties Suitable for Machine Transplanting in Rajanganaya. Open. Minds Res. Sustain. Dev. 407–409.</w:t>
      </w:r>
    </w:p>
    <w:p w14:paraId="1033470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Bautista, E.U., Javier, E.F., 2008. Rice Production Practices. Res. Pap. Ser. (Philippine Inst. Dev. Stud. I,VI,1-0_2. https://doi.org/10.1166/jnn.2011.5046</w:t>
      </w:r>
    </w:p>
    <w:p w14:paraId="1A39A8F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aton, B.., Foin, T.., Hill, J.., 1999. A plant growth model for integrated weed management in direct-seeded rice. III. Interspecific competition for light. F. Crop. Res. 63, 47–61. https://doi.org/10.1016/S0378-4290(99)00026-X</w:t>
      </w:r>
    </w:p>
    <w:p w14:paraId="311322FB"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BSL, 2018. Economics and Social Statistics of Sri Lanka.</w:t>
      </w:r>
    </w:p>
    <w:p w14:paraId="4631D39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BSL, 2017. National Output, Expenditure and Income.</w:t>
      </w:r>
    </w:p>
    <w:p w14:paraId="008E607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heng, Y.G., 2000. The condition of extension and service of the rice production technique in China.China Rice, in: Pandey, S., Mortimer, M., Wade, L., Tuong, T.P., Lopez, K., Hardy, B. (Eds.), Direct Sseding: Reserach Issues and Opportunities. Proceedings of the International Workshop on Direct Seeding in Asian Systems: Strategic Researcg Issues and Opportunities. International Rice Research Institute, Philippines., Los Banos, pp. 21–24.</w:t>
      </w:r>
    </w:p>
    <w:p w14:paraId="711728DD"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Clayton, S., 2010. 50 years of Rice Science for a better world-and it’s just the start. Rice Today,IRRI pp.12.</w:t>
      </w:r>
    </w:p>
    <w:p w14:paraId="2087A79D"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 xml:space="preserve">Columbia, B., Division, A., 2013. Tray Soil Management in Raising Seedlings for Rice Transplanter 7, </w:t>
      </w:r>
      <w:r w:rsidRPr="00355206">
        <w:rPr>
          <w:rFonts w:ascii="Calibri" w:hAnsi="Calibri" w:cs="Calibri"/>
          <w:noProof/>
          <w:szCs w:val="24"/>
        </w:rPr>
        <w:lastRenderedPageBreak/>
        <w:t>2481–2489.</w:t>
      </w:r>
    </w:p>
    <w:p w14:paraId="0F3604AF"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as, F.C., 2012. Status and prospects of mechanization in rice. Rice Knowl. Manag. P ortal,</w:t>
      </w:r>
      <w:r w:rsidRPr="00355206">
        <w:rPr>
          <w:rFonts w:ascii="Cambria Math" w:hAnsi="Cambria Math" w:cs="Cambria Math"/>
          <w:noProof/>
          <w:szCs w:val="24"/>
        </w:rPr>
        <w:t>〈</w:t>
      </w:r>
      <w:r w:rsidRPr="00355206">
        <w:rPr>
          <w:rFonts w:ascii="Calibri" w:hAnsi="Calibri" w:cs="Calibri"/>
          <w:noProof/>
          <w:szCs w:val="24"/>
        </w:rPr>
        <w:t xml:space="preserve"> http//www. rkmp. co. 753006, 1–24.</w:t>
      </w:r>
    </w:p>
    <w:p w14:paraId="265E6E77"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epartment of census and statistics, 2016. Paddy statistics 2015/2016 Maha season.</w:t>
      </w:r>
    </w:p>
    <w:p w14:paraId="0FC08A4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esai, K.S., 2012. Development and Performance Testing of Two Row Paddy Transplanter. College of Agricultural Engineering and Technology.</w:t>
      </w:r>
    </w:p>
    <w:p w14:paraId="6884638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eseo, N., 2012. Early Vigor Traits in Selected Upland and Rainfed Lowland Rice (Oryza sativa L.) Genotypes.</w:t>
      </w:r>
    </w:p>
    <w:p w14:paraId="39EA5D26"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hanapala, M.P., 2000. Bridging the Rice Yield gap in Sri Lanka, in: Papademetriou, M.K., Dent, F.J., Herath, E.M. (Eds.), Bridging the Rice Yield Gap in the Asia Pacific Region. FAO, Bangkok, Thailand, pp. 135–146.</w:t>
      </w:r>
    </w:p>
    <w:p w14:paraId="6F045C5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Dushani, A.L., Sandika, S.N., 2009. Growth Performance of Rice Sector : the Present Scenario in Sri Lanka. Trop. Agric. Res. Ext. 12, 71–76.</w:t>
      </w:r>
    </w:p>
    <w:p w14:paraId="1558224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71286E3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FAO Sri Lanka, 2012. FAO Country Programming Framework 2013-2017 Sri Lanka.</w:t>
      </w:r>
    </w:p>
    <w:p w14:paraId="3719EF94"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Farooq, U., Sheikh, A.D., Iqbal, M., Bashir, A., Anwar, Z., 2001. Diffusion Possibilities of Mechanical Rice Transplanters. Int. J. Agric. Biol. 17–20.</w:t>
      </w:r>
    </w:p>
    <w:p w14:paraId="7908DD4D"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Food and Agriculture Organization of the United Nations, 2000. Bridging the rice yield gap in the Asia-Pacific Region, FAO. Bangkok, Thailand.</w:t>
      </w:r>
    </w:p>
    <w:p w14:paraId="641EB95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Gaikwad, P.B., Shahare, P.U., Pathak, S. V, Aware, V. V, 2015. Development and performance evaluation of four row self propelled paddy transplanter. Int. J. Agric. Eng. 8, 9–14. https://doi.org/10.15740/HAS/IJAE/8.1/9-14</w:t>
      </w:r>
    </w:p>
    <w:p w14:paraId="09B883C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06A49FA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assan Akhgari, 2011. Assessment of direct seeded and transplanting methods of rice cultivars in the northern part of Iran. African J. Agric. Reseearch 6. https://doi.org/10.5897/AJAR11.973</w:t>
      </w:r>
    </w:p>
    <w:p w14:paraId="748E414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ayleys empowers greater productivity via mechanised rice transplanter | FT Online [WWW Document], 2013. URL http://www.ft.lk/agriculture/hayleys-empowers-greater-productivity-via-mechanised-rice-transplanter/31-188536 (accessed 12.1.18).</w:t>
      </w:r>
    </w:p>
    <w:p w14:paraId="106C338B"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enegedara GM, 2002. Agricultural Policy reforms in paddy sector in Sri Lanka. An over view. Sri Lankan, J. Agrar. Stud. 10, 26–34.</w:t>
      </w:r>
    </w:p>
    <w:p w14:paraId="220205AF"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ill, J.E., Bochchi, S., Clampet, W.S., Bayen, D.E., 1990. Direct seeded rice in the temperate climates of Australia, Italy and the United Satates, in: Direct Seeded Flooded Rice in the Tropics. IRRI, Seoul,Korea, pp. 91–102.</w:t>
      </w:r>
    </w:p>
    <w:p w14:paraId="42A0C82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lastRenderedPageBreak/>
        <w:t>Himeda, M., 1994. Cultivation technique of rice nurseling seeding: Review of research papers and its future implementation. Agric. Hortic. 69, 679–683, 791–796.</w:t>
      </w:r>
    </w:p>
    <w:p w14:paraId="2D2BD8F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Hossain, M.F., Sallam, M.A., Uddin, M.R., Pervez, Z., Sarkar, M.A.R., 2002. A Comparative Study of Direct Seeding Versus Transplnting Method on Yield of Aus Rice. J. Agron. 1, 86–88.</w:t>
      </w:r>
    </w:p>
    <w:p w14:paraId="062E355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llangakoon, T.K., Piyasiri, C.H., Kumar, V., 2017. Impact of varieties, spacing and seedling management on growth and yield of mechanicaly transplanted rice 112–128.</w:t>
      </w:r>
    </w:p>
    <w:p w14:paraId="35C0653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qbal, M.F., Hussain, M., Rasheed, A., 2017. Direct seeded rice: purely a site specific technology. Int. J. Adv. Res. Biol. Sci. 4, 53–57. https://doi.org/10.22192/ijarbs</w:t>
      </w:r>
    </w:p>
    <w:p w14:paraId="30F8452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RRI, 2007. Rice Production Manual 14.</w:t>
      </w:r>
    </w:p>
    <w:p w14:paraId="3F80BB69"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RRI Rice Knowledge Bank, 2018a. Direct seeding - IRRI Rice Knowledge Bank [WWW Document]. URL http://www.knowledgebank.irri.org/step-by-step-production/growth/planting/direct-seeding#wet-direct-seeding (accessed 11.28.18).</w:t>
      </w:r>
    </w:p>
    <w:p w14:paraId="48A27C5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RRI Rice Knowledge Bank, 2018b. Manual transplanting - IRRI Rice Knowledge Bank [WWW Document]. URL http://www.knowledgebank.irri.org/training/fact-sheets/crop-establishment/manual-transplanting (accessed 12.2.18).</w:t>
      </w:r>
    </w:p>
    <w:p w14:paraId="1C89F81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slam, A., Rahman, M., Rahman, A., Islam, M., Rahman, M., 2016. Techno-economic performance of 4-row self-propelled mechanical rice transplanter at farmers field in Bangladesh. Progress. Agric. 27, 369. https://doi.org/10.3329/pa.v27i3.30834</w:t>
      </w:r>
    </w:p>
    <w:p w14:paraId="73FF714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slam, A.K.M.S., Islam, M.T., Rabbani, M.A., Rahman, M.A., Ziaur Rahman, A.B.M., 2015. Commercial mechanical rice transplanting under public private partnership in Bangladesh. J. Biosci. Agric. Res. 6, 501–511. https://doi.org/10.18801/jbar.060115.60</w:t>
      </w:r>
    </w:p>
    <w:p w14:paraId="29AAAD3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Islam, A.K.M.S., Khan, M.A.I., 2017. Effect of row spacing of Rice transplanter on seedling requirement and grain yield. Int. J. Sci. Technol. 44, 2562–2573.</w:t>
      </w:r>
    </w:p>
    <w:p w14:paraId="13C3851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Lal, M., Roy, R.K., 1996. Effect of nursery seeding density and fertilizer on seedling growth and yeild of rice (Oryza sativa). Int. J. Agron. 41, 642–644.</w:t>
      </w:r>
    </w:p>
    <w:p w14:paraId="4ED4F3E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Louisiana, A., 2009. Plant materials technical note no. 11. Tech. Notes.</w:t>
      </w:r>
    </w:p>
    <w:p w14:paraId="5A9EDCFB"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abbayad, B.B. and, Bordo, R.A.O., 1971. Transplanting vs. direct seeding. World Farming 13, 6–7.</w:t>
      </w:r>
    </w:p>
    <w:p w14:paraId="1B907C2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ahbubur Rashid, M., Ahmed, A., Ul Kabir, A., 2015. Transplanting Rice Seedling Using Machine Transplanter: a Potential Step for Mechanization in Agriculture.</w:t>
      </w:r>
    </w:p>
    <w:p w14:paraId="10F6A38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anjappa, K., Kataraki, N.G., 2004. Use of Drum Seeder and Transplanter for Increasing Rice Profitability 17.</w:t>
      </w:r>
    </w:p>
    <w:p w14:paraId="60EC4BF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arambe, B., 2009. WEEDY RICE: EVOLUTION, THREATS, AND MANAGEMENT B. Marambe Department of Crop Science, Faculty of Agriculture, University of Peradeniya, Sri Lanka. Trop. Agric. 157, 0–15.</w:t>
      </w:r>
    </w:p>
    <w:p w14:paraId="642ACEA4"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MoADR, 1989. Agricultural implementation programme. Peradeniya, Sri Lanka.</w:t>
      </w:r>
    </w:p>
    <w:p w14:paraId="5946653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Nabii, G., Akhtar, M.S., Hussan, M.M. ul, Gill, S.M., 2003. Root Growth in Parachute and Conventional Rice-Transplanting Methods, in: Reddy, R. (Ed.), Proceedings of the National Workshop on Rice-Wheat Systems in Pakistan. P akistan Agricultural Resear c h Council Rice-Wheat Consor tium f or the Indo-Gang etic Plains, Islamabad, Pakistan, pp. 62–66.</w:t>
      </w:r>
    </w:p>
    <w:p w14:paraId="7CA59737"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lastRenderedPageBreak/>
        <w:t>Negalur, R.B., Halepyati, A.S., 2017. Growth and Yield of Machine Transplanted Rice ( Oryza sativa L .) as Influenced by Age and Number of Seedlings 6, 376–385.</w:t>
      </w:r>
    </w:p>
    <w:p w14:paraId="77A7079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Oparka, K.J., Gates, P.J., 1982. (Oryza sativa 43, 108–109.</w:t>
      </w:r>
    </w:p>
    <w:p w14:paraId="5DDA702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200CD18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andey, S., Mortimer, M., Wade, L., Tuong, T.P., Lopez, K., Hardy, B., 2000. Direct seeding:research issues and opportunities. Proc. Int. Work. direct seeding Asian rice Syst. Res. issues Oppor. Work. direct seeding Asian rice Syst. Res. issues Oppor. 383.</w:t>
      </w:r>
    </w:p>
    <w:p w14:paraId="26CFB1B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athinayake, B.D., Nugaliyadde, L., Sandanayake, C.A., 1990. Direct Seeding practices for Rice in Sri Lanka, in: Direct Seeded Flooded Rice in the Tropics. IRRI, Seoul,Korea, pp. 77–90.</w:t>
      </w:r>
    </w:p>
    <w:p w14:paraId="08E27D4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erera, B.M.K., Dhanapala, M.P., Wickremasinghe, D.B., Fazekas, C., Wetselaar, R., 1990. Agronomic aspects of the rice yield gap between farmer and researcher, in: Menz, K.M. (Ed.), Rice Production in Sri Lanka, A Combined Agronomic/Economic Study in the Internlediate and Dry Zones. Australian Centre for International Agricultural Research, Canberra, pp. 10–20.</w:t>
      </w:r>
    </w:p>
    <w:p w14:paraId="73EBAEB4"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Pradhan, S., Mohanty, S.K., 2014. Ergo-Economical Analysis of Different Paddy Transplanting Operations in Eastern India. IOSR J. Agric. Vet. Sci. 6, 2319–2372.</w:t>
      </w:r>
    </w:p>
    <w:p w14:paraId="339A20E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ajapakse, S., Shivanthan, M.C., Selvarajah, M., 2016. Chronic kidney disease of unknown etiology in Sri Lanka. Int. J. Occup. Environ. Health 22, 259–264. https://doi.org/10.1080/10773525.2016.1203097</w:t>
      </w:r>
    </w:p>
    <w:p w14:paraId="3AED455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ani, T.S., Jayakiran, K., 2010. Evaluation of different planting techniques for economic feasibility in rice. Electron. J. Environ. Agric. Food Chem. 9(1), 150–153.</w:t>
      </w:r>
    </w:p>
    <w:p w14:paraId="3B88F08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atnasekera, D., 2015. Weedy rice: A threat to rice production in Sri Lanka. J. Univ. Ruhuna 1, 2–13. https://doi.org/10.1016/j.electacta.2007.04.013</w:t>
      </w:r>
    </w:p>
    <w:p w14:paraId="0F7FEBB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ice Knowledge Bank, I., 2009. Planting the Rice [WWW Document]. URL http://www.knowledgebank.irri.org/ericeproduction/II.4_Transplanting.htm (accessed 12.1.18).</w:t>
      </w:r>
    </w:p>
    <w:p w14:paraId="3982BDAC"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ice Research &amp; Development Institute Bathalagoda, 2017. Rice Cultivation [WWW Document]. URL http://doa.gov.lk/rrdi/index.php/en/crop/42-crop-rice-cultivation (accessed 8.28.18).</w:t>
      </w:r>
    </w:p>
    <w:p w14:paraId="67B3426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Rickman, J.F., Mussgnug, F., Khanda, C.M., Satpathy, S.D., Parida, N., Singla, K., Kumar, V., Banik, N.C., Iftikar, W., Mishra, A., Sudhir-Yadav, Kumar, V., Malik, R., McDonald, A., 2015. Operational manual for mechanical transplanting of rice 18 pages.</w:t>
      </w:r>
    </w:p>
    <w:p w14:paraId="630852B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abar, M., 2003. Evaluation of Rice Line-transplanting and Parachute Planting Methods. Workshop on Rice-Wheat Systems in Pakistan, Islamabad, Pakistan.</w:t>
      </w:r>
    </w:p>
    <w:p w14:paraId="515A581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angeetha, C., Baskar, P., 2015. Influence of different crop establishment methods on productivity of rice–A Review. Agric. Rev. 36, 113. https://doi.org/10.5958/0976-0741.2015.00013.6</w:t>
      </w:r>
    </w:p>
    <w:p w14:paraId="11F2AF92"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arwar, N., Ali, H., Maqsood, M., Ahmad, A., Ullah, E., Khaliq, T., Hill, J.E., 2014. Influence of Nursery Management and Seedling Age on Growth and Economic Performance of Fine Rice. J. Plant Nutr. 37, 1287–1303. https://doi.org/10.1080/01904167.2014.881490</w:t>
      </w:r>
    </w:p>
    <w:p w14:paraId="26462A84"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w:t>
      </w:r>
      <w:r w:rsidRPr="00355206">
        <w:rPr>
          <w:rFonts w:ascii="Calibri" w:hAnsi="Calibri" w:cs="Calibri"/>
          <w:noProof/>
          <w:szCs w:val="24"/>
        </w:rPr>
        <w:lastRenderedPageBreak/>
        <w:t>rufipogon. Theor. Appl. Genet. 107, 1419–1432. https://doi.org/10.1073/pnas.1317360111.</w:t>
      </w:r>
    </w:p>
    <w:p w14:paraId="6CD9BF7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7892932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ingh, K.N., Hassan, B., Kanday, B.A., Bhat, A.K., 2005. Effect of nursery fertilization on seedling growth and yield of rice. Indian J. Agron. 50, 187–189.</w:t>
      </w:r>
    </w:p>
    <w:p w14:paraId="2A23A95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ingh, R.K., Pande, R.S., Namdeo, N.K., 1981. Response of Ratna to mathods of planting and nitrogen levels.Oryza. F. Crop. Res. 18, 182–183.</w:t>
      </w:r>
    </w:p>
    <w:p w14:paraId="3525342B"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ri Lanka as a Rice Exporting Country: Possibilities and Problems [WWW Document], 2011. URL http://www.ips.lk/talkingeconomics/2011/12/07/sri-lanka-as-a-rice-exporting-country-possibilities-and-problems/ (accessed 12.1.18).</w:t>
      </w:r>
    </w:p>
    <w:p w14:paraId="6F4F3839"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ri Lanka raises rice productivity with Korean technology [WWW Document], 2016. URL https://economynext.com/Sri_Lanka_raises_rice_productivity_with_Korean_technology-3-5503.html (accessed 11.30.18).</w:t>
      </w:r>
    </w:p>
    <w:p w14:paraId="4D2CE468"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Sri Lanka World Bank Group, 2008. Appendix 6 : Sri Lanka.</w:t>
      </w:r>
    </w:p>
    <w:p w14:paraId="4E4353CE"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Tekrony, D.M., Egli, D.B., 1991. Relationship of seed vigour to crop yield. A Rev. Crop Sci. 31, 816–822.</w:t>
      </w:r>
    </w:p>
    <w:p w14:paraId="07F2E081"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The importance of rice in Sri Lanka | Blue Lanka [WWW Document], 2018. URL https://www.bluelankatours.com/blog/the-importance-of-rice-in-sri-lanka (accessed 12.1.18).</w:t>
      </w:r>
    </w:p>
    <w:p w14:paraId="0B9B601A"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Thiruchelvam, S., 2005. Efficiency of rice production and issues relating to cost of production in the districts of Anuradhapura and Polonnaruwa. J. Natl. Sci. Found. Sri Lanka 33, 247–256. https://doi.org/10.4038/jnsfsr.v33i4.2114</w:t>
      </w:r>
    </w:p>
    <w:p w14:paraId="62C27180"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Vidanapathirana, U., 2003. The Future of Paddy Farming Its Challenges and Constraints. Econ. Rev. 24–28.</w:t>
      </w:r>
    </w:p>
    <w:p w14:paraId="58893435"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22A4C6FF"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szCs w:val="24"/>
        </w:rPr>
      </w:pPr>
      <w:r w:rsidRPr="00355206">
        <w:rPr>
          <w:rFonts w:ascii="Calibri" w:hAnsi="Calibri" w:cs="Calibri"/>
          <w:noProof/>
          <w:szCs w:val="24"/>
        </w:rPr>
        <w:t>Wopereis, M.C.S., Defoer, T., Idinoba, P., Diack, S., Dugué, M.J., 2009. Transplanting Technical Manual, in: Participatory Learning and Action Research (PLAR) for Integrated Rice Management (IRM) in Inland Valleys of Sub-Saharan Africa: Technical Manual. A frica Rice Center (WARDA), pp. 63–64.</w:t>
      </w:r>
    </w:p>
    <w:p w14:paraId="2672F423" w14:textId="77777777" w:rsidR="00355206" w:rsidRPr="00355206" w:rsidRDefault="00355206" w:rsidP="00355206">
      <w:pPr>
        <w:widowControl w:val="0"/>
        <w:autoSpaceDE w:val="0"/>
        <w:autoSpaceDN w:val="0"/>
        <w:adjustRightInd w:val="0"/>
        <w:spacing w:line="240" w:lineRule="auto"/>
        <w:ind w:left="480" w:hanging="480"/>
        <w:rPr>
          <w:rFonts w:ascii="Calibri" w:hAnsi="Calibri" w:cs="Calibri"/>
          <w:noProof/>
        </w:rPr>
      </w:pPr>
      <w:r w:rsidRPr="00355206">
        <w:rPr>
          <w:rFonts w:ascii="Calibri" w:hAnsi="Calibri" w:cs="Calibri"/>
          <w:noProof/>
          <w:szCs w:val="24"/>
        </w:rPr>
        <w:t>Zhao, D.L., Atlin, G.N., Bastiaans, L., Spiertz, J.H.J., 2006. Cultivar weed-competitiveness in aerobic rice: Heritability, correlated traits, and the potential for indirect selection in weed-free environments. Crop Sci. 46, 372–380. https://doi.org/10.2135/cropsci2005.0192</w:t>
      </w:r>
    </w:p>
    <w:p w14:paraId="628AA0D1" w14:textId="7461B5B9" w:rsidR="00657DFA" w:rsidRDefault="00657DFA">
      <w:r>
        <w:fldChar w:fldCharType="end"/>
      </w:r>
    </w:p>
    <w:p w14:paraId="63855EC2" w14:textId="0E912FB1" w:rsidR="00657DFA" w:rsidRDefault="00657DFA"/>
    <w:p w14:paraId="72DF4C66" w14:textId="7B82E09C" w:rsidR="00657DFA" w:rsidRDefault="00657DFA"/>
    <w:p w14:paraId="66EFAEBD" w14:textId="140F826C" w:rsidR="00657DFA" w:rsidRDefault="00657DFA"/>
    <w:p w14:paraId="320B2315" w14:textId="704D98CB" w:rsidR="00657DFA" w:rsidRDefault="00657DFA"/>
    <w:p w14:paraId="6BEB9E7A" w14:textId="492B9C8A" w:rsidR="00657DFA" w:rsidRDefault="00657DFA"/>
    <w:p w14:paraId="29213B77" w14:textId="7AF31C31" w:rsidR="00657DFA" w:rsidRDefault="00657DFA"/>
    <w:p w14:paraId="5B8D8D71" w14:textId="60781BD0" w:rsidR="00657DFA" w:rsidRDefault="00657DFA"/>
    <w:p w14:paraId="7ACFECC0" w14:textId="15BA7B10" w:rsidR="00657DFA" w:rsidRDefault="00657DFA"/>
    <w:p w14:paraId="2E0FCB49" w14:textId="2EF68B62" w:rsidR="00657DFA" w:rsidRDefault="00657DFA"/>
    <w:p w14:paraId="434DFC9A" w14:textId="21E07D29" w:rsidR="00657DFA" w:rsidRDefault="00657DFA"/>
    <w:p w14:paraId="3C2E3FDF" w14:textId="55552DC5" w:rsidR="00657DFA" w:rsidRDefault="00657DFA"/>
    <w:p w14:paraId="3FC9BDA7" w14:textId="397D7667" w:rsidR="00657DFA" w:rsidRDefault="00657DFA"/>
    <w:p w14:paraId="1D3412E1" w14:textId="71C503D3" w:rsidR="00657DFA" w:rsidRDefault="00657DFA"/>
    <w:p w14:paraId="2E30976F" w14:textId="192E58D0" w:rsidR="00657DFA" w:rsidRDefault="00657DFA"/>
    <w:p w14:paraId="2211F516" w14:textId="25F41872" w:rsidR="00657DFA" w:rsidRDefault="00657DFA"/>
    <w:p w14:paraId="205AA3E2" w14:textId="504DE01B" w:rsidR="00657DFA" w:rsidRDefault="00657DFA"/>
    <w:p w14:paraId="569B3ED4" w14:textId="1CC62EBF" w:rsidR="00657DFA" w:rsidRDefault="00657DFA"/>
    <w:p w14:paraId="79FC2628" w14:textId="5950C564" w:rsidR="00657DFA" w:rsidRDefault="00657DFA"/>
    <w:p w14:paraId="0AB166B9" w14:textId="52BE6F11" w:rsidR="00657DFA" w:rsidRDefault="00657DFA"/>
    <w:p w14:paraId="6EB7D14A" w14:textId="1CE4F63A" w:rsidR="00657DFA" w:rsidRDefault="00657DFA"/>
    <w:p w14:paraId="16C6C9BE" w14:textId="63363A1D" w:rsidR="00657DFA" w:rsidRDefault="00657DFA"/>
    <w:p w14:paraId="32605E4D" w14:textId="360E7BCD" w:rsidR="00657DFA" w:rsidRDefault="00657DFA"/>
    <w:p w14:paraId="64B03A6B" w14:textId="57BDF7A2" w:rsidR="00657DFA" w:rsidRDefault="00657DFA"/>
    <w:p w14:paraId="2DD1D6BF" w14:textId="66282F82" w:rsidR="00657DFA" w:rsidRDefault="00657DFA"/>
    <w:p w14:paraId="2EB36B10" w14:textId="341F20AD" w:rsidR="00657DFA" w:rsidRDefault="00657DFA"/>
    <w:p w14:paraId="29355ADA" w14:textId="7EEB140A" w:rsidR="00657DFA" w:rsidRDefault="00657DFA"/>
    <w:p w14:paraId="1B6CC257" w14:textId="36683D14" w:rsidR="00657DFA" w:rsidRDefault="00657DFA"/>
    <w:p w14:paraId="57FBE7F4" w14:textId="75FE649D" w:rsidR="00657DFA" w:rsidRDefault="00657DFA"/>
    <w:p w14:paraId="3B66C73B" w14:textId="70F6075C" w:rsidR="00657DFA" w:rsidRDefault="00657DFA"/>
    <w:p w14:paraId="298547F7" w14:textId="792685CD" w:rsidR="00657DFA" w:rsidRDefault="00657DFA"/>
    <w:p w14:paraId="55E7F6B8" w14:textId="3EF0C464" w:rsidR="00657DFA" w:rsidRDefault="00657DFA"/>
    <w:p w14:paraId="35AAF81C" w14:textId="7AFD2475" w:rsidR="00657DFA" w:rsidRDefault="00657DFA"/>
    <w:p w14:paraId="5C6C97FC" w14:textId="4D0F8593" w:rsidR="00657DFA" w:rsidRDefault="00657DFA"/>
    <w:p w14:paraId="678428E0" w14:textId="5420F65C" w:rsidR="00657DFA" w:rsidRDefault="00657DFA"/>
    <w:p w14:paraId="0F981139" w14:textId="57D97D77" w:rsidR="00657DFA" w:rsidRDefault="00657DFA"/>
    <w:p w14:paraId="4DAF1C31" w14:textId="51D95519" w:rsidR="00657DFA" w:rsidRDefault="00657DFA"/>
    <w:p w14:paraId="19A27CFF" w14:textId="09A1FF1C" w:rsidR="00657DFA" w:rsidRDefault="00657DFA"/>
    <w:p w14:paraId="26C478B1" w14:textId="77777777" w:rsidR="00657DFA" w:rsidRDefault="00657DFA"/>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9D058A" w:rsidRDefault="009D058A" w:rsidP="00244516">
                            <w:r>
                              <w:t>These experiments were conducted at the Rice Research and</w:t>
                            </w:r>
                          </w:p>
                          <w:p w14:paraId="0C465D6A" w14:textId="5F4EF883" w:rsidR="009D058A" w:rsidRDefault="009D058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9D058A" w:rsidRDefault="009D058A" w:rsidP="00244516">
                      <w:r>
                        <w:t>These experiments were conducted at the Rice Research and</w:t>
                      </w:r>
                    </w:p>
                    <w:p w14:paraId="0C465D6A" w14:textId="5F4EF883" w:rsidR="009D058A" w:rsidRDefault="009D058A"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014CB4AA" w:rsidR="007D0702" w:rsidRDefault="007D0702" w:rsidP="000B3E51">
      <w:pPr>
        <w:widowControl w:val="0"/>
        <w:autoSpaceDE w:val="0"/>
        <w:autoSpaceDN w:val="0"/>
        <w:adjustRightInd w:val="0"/>
        <w:spacing w:line="240" w:lineRule="auto"/>
        <w:ind w:left="480" w:hanging="480"/>
      </w:pPr>
    </w:p>
    <w:p w14:paraId="76BB968D" w14:textId="158B934A" w:rsidR="006F6D54" w:rsidRDefault="006F6D54" w:rsidP="000B3E51">
      <w:pPr>
        <w:widowControl w:val="0"/>
        <w:autoSpaceDE w:val="0"/>
        <w:autoSpaceDN w:val="0"/>
        <w:adjustRightInd w:val="0"/>
        <w:spacing w:line="240" w:lineRule="auto"/>
        <w:ind w:left="480" w:hanging="480"/>
      </w:pPr>
    </w:p>
    <w:p w14:paraId="269E4AD6" w14:textId="21A9BC20" w:rsidR="006F6D54" w:rsidRDefault="006F6D54" w:rsidP="000B3E51">
      <w:pPr>
        <w:widowControl w:val="0"/>
        <w:autoSpaceDE w:val="0"/>
        <w:autoSpaceDN w:val="0"/>
        <w:adjustRightInd w:val="0"/>
        <w:spacing w:line="240" w:lineRule="auto"/>
        <w:ind w:left="480" w:hanging="480"/>
      </w:pPr>
    </w:p>
    <w:p w14:paraId="07A2DCF0" w14:textId="0E029757" w:rsidR="006F6D54" w:rsidRDefault="006F6D54" w:rsidP="000B3E51">
      <w:pPr>
        <w:widowControl w:val="0"/>
        <w:autoSpaceDE w:val="0"/>
        <w:autoSpaceDN w:val="0"/>
        <w:adjustRightInd w:val="0"/>
        <w:spacing w:line="240" w:lineRule="auto"/>
        <w:ind w:left="480" w:hanging="480"/>
      </w:pPr>
    </w:p>
    <w:p w14:paraId="1474A845" w14:textId="77777777" w:rsidR="006F6D54" w:rsidRDefault="006F6D54" w:rsidP="000B3E51">
      <w:pPr>
        <w:widowControl w:val="0"/>
        <w:autoSpaceDE w:val="0"/>
        <w:autoSpaceDN w:val="0"/>
        <w:adjustRightInd w:val="0"/>
        <w:spacing w:line="240" w:lineRule="auto"/>
        <w:ind w:left="480" w:hanging="480"/>
      </w:pPr>
    </w:p>
    <w:sectPr w:rsidR="006F6D54"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46FDBC" w14:textId="77777777" w:rsidR="0062332D" w:rsidRDefault="0062332D" w:rsidP="00645C49">
      <w:pPr>
        <w:spacing w:after="0" w:line="240" w:lineRule="auto"/>
      </w:pPr>
      <w:r>
        <w:separator/>
      </w:r>
    </w:p>
  </w:endnote>
  <w:endnote w:type="continuationSeparator" w:id="0">
    <w:p w14:paraId="461AAF9A" w14:textId="77777777" w:rsidR="0062332D" w:rsidRDefault="0062332D"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9B8A51" w14:textId="77777777" w:rsidR="0062332D" w:rsidRDefault="0062332D" w:rsidP="00645C49">
      <w:pPr>
        <w:spacing w:after="0" w:line="240" w:lineRule="auto"/>
      </w:pPr>
      <w:r>
        <w:separator/>
      </w:r>
    </w:p>
  </w:footnote>
  <w:footnote w:type="continuationSeparator" w:id="0">
    <w:p w14:paraId="63405A3C" w14:textId="77777777" w:rsidR="0062332D" w:rsidRDefault="0062332D"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q0FALq8j8otAAAA"/>
  </w:docVars>
  <w:rsids>
    <w:rsidRoot w:val="00406D2A"/>
    <w:rsid w:val="000131F2"/>
    <w:rsid w:val="0002413B"/>
    <w:rsid w:val="00024E72"/>
    <w:rsid w:val="0002682C"/>
    <w:rsid w:val="00027762"/>
    <w:rsid w:val="00034669"/>
    <w:rsid w:val="000347E8"/>
    <w:rsid w:val="0003751F"/>
    <w:rsid w:val="000406A1"/>
    <w:rsid w:val="00040D48"/>
    <w:rsid w:val="00043B80"/>
    <w:rsid w:val="00045962"/>
    <w:rsid w:val="00056EB7"/>
    <w:rsid w:val="000616B3"/>
    <w:rsid w:val="0006769A"/>
    <w:rsid w:val="000677D7"/>
    <w:rsid w:val="00070E88"/>
    <w:rsid w:val="000803D9"/>
    <w:rsid w:val="000812FE"/>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7410B"/>
    <w:rsid w:val="001766BB"/>
    <w:rsid w:val="00182462"/>
    <w:rsid w:val="00182F56"/>
    <w:rsid w:val="001A2E78"/>
    <w:rsid w:val="001A7030"/>
    <w:rsid w:val="001B4291"/>
    <w:rsid w:val="001B49CD"/>
    <w:rsid w:val="001C4C9E"/>
    <w:rsid w:val="00207934"/>
    <w:rsid w:val="00210CC4"/>
    <w:rsid w:val="00212209"/>
    <w:rsid w:val="00213BFC"/>
    <w:rsid w:val="00220439"/>
    <w:rsid w:val="00222A90"/>
    <w:rsid w:val="00224AD2"/>
    <w:rsid w:val="00237461"/>
    <w:rsid w:val="00244516"/>
    <w:rsid w:val="0026135F"/>
    <w:rsid w:val="002777F8"/>
    <w:rsid w:val="00284E3D"/>
    <w:rsid w:val="002A2565"/>
    <w:rsid w:val="002A61FD"/>
    <w:rsid w:val="002B71D8"/>
    <w:rsid w:val="002C40D6"/>
    <w:rsid w:val="002C63E7"/>
    <w:rsid w:val="002D36A2"/>
    <w:rsid w:val="002E3803"/>
    <w:rsid w:val="002E65DA"/>
    <w:rsid w:val="00300D9E"/>
    <w:rsid w:val="003137DE"/>
    <w:rsid w:val="003169B8"/>
    <w:rsid w:val="00333B63"/>
    <w:rsid w:val="00337D35"/>
    <w:rsid w:val="00343F29"/>
    <w:rsid w:val="003475B3"/>
    <w:rsid w:val="00355206"/>
    <w:rsid w:val="00357BD9"/>
    <w:rsid w:val="00361FB7"/>
    <w:rsid w:val="00371930"/>
    <w:rsid w:val="00376A1A"/>
    <w:rsid w:val="00381D8F"/>
    <w:rsid w:val="003849E3"/>
    <w:rsid w:val="00384B7B"/>
    <w:rsid w:val="003930DA"/>
    <w:rsid w:val="00395756"/>
    <w:rsid w:val="003A0AE0"/>
    <w:rsid w:val="003A1FA3"/>
    <w:rsid w:val="003A2064"/>
    <w:rsid w:val="003A27E3"/>
    <w:rsid w:val="003B2B29"/>
    <w:rsid w:val="003C15B6"/>
    <w:rsid w:val="003E1EB7"/>
    <w:rsid w:val="003E5F89"/>
    <w:rsid w:val="003F0DAF"/>
    <w:rsid w:val="003F3EA9"/>
    <w:rsid w:val="00403E6E"/>
    <w:rsid w:val="00406D2A"/>
    <w:rsid w:val="00414042"/>
    <w:rsid w:val="00415F45"/>
    <w:rsid w:val="00420BA9"/>
    <w:rsid w:val="00425730"/>
    <w:rsid w:val="00463453"/>
    <w:rsid w:val="00463C2E"/>
    <w:rsid w:val="004672AB"/>
    <w:rsid w:val="00467EBC"/>
    <w:rsid w:val="00495C6E"/>
    <w:rsid w:val="004A122D"/>
    <w:rsid w:val="004A1EBD"/>
    <w:rsid w:val="004A30FC"/>
    <w:rsid w:val="004B19E2"/>
    <w:rsid w:val="004E2DEE"/>
    <w:rsid w:val="004E4A1F"/>
    <w:rsid w:val="004E5B6E"/>
    <w:rsid w:val="004E62B6"/>
    <w:rsid w:val="004F1D48"/>
    <w:rsid w:val="00501952"/>
    <w:rsid w:val="005038AE"/>
    <w:rsid w:val="00526C0B"/>
    <w:rsid w:val="0053298F"/>
    <w:rsid w:val="00535DB9"/>
    <w:rsid w:val="00543295"/>
    <w:rsid w:val="00577BB9"/>
    <w:rsid w:val="005A5F63"/>
    <w:rsid w:val="005D6CEF"/>
    <w:rsid w:val="006204D6"/>
    <w:rsid w:val="00622CC2"/>
    <w:rsid w:val="0062332D"/>
    <w:rsid w:val="00631A4C"/>
    <w:rsid w:val="00636832"/>
    <w:rsid w:val="00644C8D"/>
    <w:rsid w:val="00645C49"/>
    <w:rsid w:val="00647308"/>
    <w:rsid w:val="00652E66"/>
    <w:rsid w:val="00657DFA"/>
    <w:rsid w:val="00667AFB"/>
    <w:rsid w:val="00675DDC"/>
    <w:rsid w:val="006836FC"/>
    <w:rsid w:val="00685E2F"/>
    <w:rsid w:val="006A0CD3"/>
    <w:rsid w:val="006A1C14"/>
    <w:rsid w:val="006B31CE"/>
    <w:rsid w:val="006C1C52"/>
    <w:rsid w:val="006D25E4"/>
    <w:rsid w:val="006E5B3D"/>
    <w:rsid w:val="006E6519"/>
    <w:rsid w:val="006F6D54"/>
    <w:rsid w:val="007117B3"/>
    <w:rsid w:val="0071690A"/>
    <w:rsid w:val="00716ACD"/>
    <w:rsid w:val="00716F04"/>
    <w:rsid w:val="007570B7"/>
    <w:rsid w:val="00774C51"/>
    <w:rsid w:val="007941AD"/>
    <w:rsid w:val="00794DE5"/>
    <w:rsid w:val="007A0936"/>
    <w:rsid w:val="007B10EA"/>
    <w:rsid w:val="007B7AD7"/>
    <w:rsid w:val="007D0702"/>
    <w:rsid w:val="007D23A8"/>
    <w:rsid w:val="007E3332"/>
    <w:rsid w:val="007E6D8A"/>
    <w:rsid w:val="0080245B"/>
    <w:rsid w:val="008040DD"/>
    <w:rsid w:val="00817C36"/>
    <w:rsid w:val="008266F0"/>
    <w:rsid w:val="008333CC"/>
    <w:rsid w:val="008458A5"/>
    <w:rsid w:val="00866AF3"/>
    <w:rsid w:val="00872990"/>
    <w:rsid w:val="00876A4A"/>
    <w:rsid w:val="00882E3C"/>
    <w:rsid w:val="00884D6C"/>
    <w:rsid w:val="00893D0A"/>
    <w:rsid w:val="008A3AD8"/>
    <w:rsid w:val="008B341D"/>
    <w:rsid w:val="008D133D"/>
    <w:rsid w:val="008D4186"/>
    <w:rsid w:val="008D56B7"/>
    <w:rsid w:val="008D6CB1"/>
    <w:rsid w:val="008E4CAB"/>
    <w:rsid w:val="008E71DB"/>
    <w:rsid w:val="0090407A"/>
    <w:rsid w:val="00906148"/>
    <w:rsid w:val="00920DA3"/>
    <w:rsid w:val="0093031A"/>
    <w:rsid w:val="009321B2"/>
    <w:rsid w:val="00935C9A"/>
    <w:rsid w:val="0093741C"/>
    <w:rsid w:val="00950046"/>
    <w:rsid w:val="00953022"/>
    <w:rsid w:val="0096093E"/>
    <w:rsid w:val="00961A1C"/>
    <w:rsid w:val="00964BE5"/>
    <w:rsid w:val="00966042"/>
    <w:rsid w:val="009863A2"/>
    <w:rsid w:val="00994F5E"/>
    <w:rsid w:val="009961C4"/>
    <w:rsid w:val="009A0C97"/>
    <w:rsid w:val="009A5A61"/>
    <w:rsid w:val="009A604B"/>
    <w:rsid w:val="009B4C91"/>
    <w:rsid w:val="009C4F1C"/>
    <w:rsid w:val="009D058A"/>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B1B12"/>
    <w:rsid w:val="00AB7317"/>
    <w:rsid w:val="00AC19C1"/>
    <w:rsid w:val="00AC6680"/>
    <w:rsid w:val="00AC6F6F"/>
    <w:rsid w:val="00AD2707"/>
    <w:rsid w:val="00AE2838"/>
    <w:rsid w:val="00AF500A"/>
    <w:rsid w:val="00B06EF0"/>
    <w:rsid w:val="00B10115"/>
    <w:rsid w:val="00B108CB"/>
    <w:rsid w:val="00B119B6"/>
    <w:rsid w:val="00B13339"/>
    <w:rsid w:val="00B233DC"/>
    <w:rsid w:val="00B26039"/>
    <w:rsid w:val="00B37937"/>
    <w:rsid w:val="00B46727"/>
    <w:rsid w:val="00B53278"/>
    <w:rsid w:val="00B646B0"/>
    <w:rsid w:val="00B801D7"/>
    <w:rsid w:val="00B902F2"/>
    <w:rsid w:val="00B91552"/>
    <w:rsid w:val="00B91F29"/>
    <w:rsid w:val="00B97E37"/>
    <w:rsid w:val="00BB057D"/>
    <w:rsid w:val="00BB712C"/>
    <w:rsid w:val="00BB7E9C"/>
    <w:rsid w:val="00BC6F04"/>
    <w:rsid w:val="00BD06B9"/>
    <w:rsid w:val="00BD31C2"/>
    <w:rsid w:val="00BD3C3A"/>
    <w:rsid w:val="00BD5D18"/>
    <w:rsid w:val="00BD75D0"/>
    <w:rsid w:val="00BF36C6"/>
    <w:rsid w:val="00C03E11"/>
    <w:rsid w:val="00C172D1"/>
    <w:rsid w:val="00C257E4"/>
    <w:rsid w:val="00C3045B"/>
    <w:rsid w:val="00C46EB2"/>
    <w:rsid w:val="00C55368"/>
    <w:rsid w:val="00C7087F"/>
    <w:rsid w:val="00C73D16"/>
    <w:rsid w:val="00C83A0A"/>
    <w:rsid w:val="00C9160C"/>
    <w:rsid w:val="00C91B63"/>
    <w:rsid w:val="00CA79BD"/>
    <w:rsid w:val="00CC38BF"/>
    <w:rsid w:val="00CC5880"/>
    <w:rsid w:val="00CC64D0"/>
    <w:rsid w:val="00CD19C4"/>
    <w:rsid w:val="00CE6425"/>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08B1"/>
    <w:rsid w:val="00EA3D86"/>
    <w:rsid w:val="00EB1651"/>
    <w:rsid w:val="00ED0CEF"/>
    <w:rsid w:val="00F075F1"/>
    <w:rsid w:val="00F11C01"/>
    <w:rsid w:val="00F13E3B"/>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1D94"/>
    <w:rsid w:val="00FE2ACA"/>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7F828-FDF4-49D6-B5E3-38E3C4DB02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5</TotalTime>
  <Pages>57</Pages>
  <Words>45795</Words>
  <Characters>261032</Characters>
  <Application>Microsoft Office Word</Application>
  <DocSecurity>0</DocSecurity>
  <Lines>2175</Lines>
  <Paragraphs>6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70</cp:revision>
  <dcterms:created xsi:type="dcterms:W3CDTF">2018-11-18T06:18:00Z</dcterms:created>
  <dcterms:modified xsi:type="dcterms:W3CDTF">2018-12-03T0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